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imes New Roman" w:hAnsi="Times New Roman" w:cs="Times New Roman"/>
        </w:rPr>
        <w:alias w:val="Your Name:"/>
        <w:tag w:val="Your Name:"/>
        <w:id w:val="-686670367"/>
        <w:placeholder>
          <w:docPart w:val="A61FEFE49C694AEEB4EA0682B49C47BA"/>
        </w:placeholder>
        <w:temporary/>
        <w:showingPlcHdr/>
      </w:sdtPr>
      <w:sdtContent>
        <w:p w:rsidR="00F9444C" w:rsidRPr="00672A24" w:rsidRDefault="00EA690F">
          <w:pPr>
            <w:pStyle w:val="NoSpacing"/>
            <w:rPr>
              <w:rFonts w:ascii="Times New Roman" w:hAnsi="Times New Roman" w:cs="Times New Roman"/>
            </w:rPr>
          </w:pPr>
          <w:r w:rsidRPr="00672A24">
            <w:rPr>
              <w:rFonts w:ascii="Times New Roman" w:hAnsi="Times New Roman" w:cs="Times New Roman"/>
            </w:rPr>
            <w:t>Your Name</w:t>
          </w:r>
        </w:p>
      </w:sdtContent>
    </w:sdt>
    <w:p w:rsidR="00E614DD" w:rsidRPr="00672A24" w:rsidRDefault="00520825">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sdtPr>
        <w:sdtContent>
          <w:r w:rsidR="00B13D1B" w:rsidRPr="00672A24">
            <w:rPr>
              <w:rFonts w:ascii="Times New Roman" w:hAnsi="Times New Roman" w:cs="Times New Roman"/>
            </w:rPr>
            <w:t>Instructor Name</w:t>
          </w:r>
        </w:sdtContent>
      </w:sdt>
    </w:p>
    <w:p w:rsidR="00E614DD" w:rsidRPr="00672A24" w:rsidRDefault="00520825">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sdtPr>
        <w:sdtContent>
          <w:r w:rsidR="00B13D1B" w:rsidRPr="00672A24">
            <w:rPr>
              <w:rFonts w:ascii="Times New Roman" w:hAnsi="Times New Roman" w:cs="Times New Roman"/>
            </w:rPr>
            <w:t>Course Number</w:t>
          </w:r>
        </w:sdtContent>
      </w:sdt>
    </w:p>
    <w:p w:rsidR="00E614DD" w:rsidRPr="00672A24" w:rsidRDefault="00520825" w:rsidP="00001CE0">
      <w:pPr>
        <w:pStyle w:val="NoSpacing"/>
        <w:tabs>
          <w:tab w:val="left" w:pos="5536"/>
        </w:tabs>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sdtPr>
        <w:sdtContent>
          <w:r w:rsidR="00B13D1B" w:rsidRPr="00672A24">
            <w:rPr>
              <w:rFonts w:ascii="Times New Roman" w:hAnsi="Times New Roman" w:cs="Times New Roman"/>
            </w:rPr>
            <w:t>Date</w:t>
          </w:r>
        </w:sdtContent>
      </w:sdt>
      <w:r w:rsidR="00001CE0" w:rsidRPr="00672A24">
        <w:rPr>
          <w:rFonts w:ascii="Times New Roman" w:hAnsi="Times New Roman" w:cs="Times New Roman"/>
        </w:rPr>
        <w:tab/>
      </w:r>
    </w:p>
    <w:p w:rsidR="00BF49E1" w:rsidRPr="00672A24" w:rsidRDefault="00EA690F" w:rsidP="00A86A08">
      <w:pPr>
        <w:jc w:val="center"/>
        <w:rPr>
          <w:rFonts w:ascii="Times New Roman" w:hAnsi="Times New Roman" w:cs="Times New Roman"/>
        </w:rPr>
      </w:pPr>
      <w:r w:rsidRPr="00672A24">
        <w:rPr>
          <w:rFonts w:ascii="Times New Roman" w:hAnsi="Times New Roman" w:cs="Times New Roman"/>
        </w:rPr>
        <w:t>Organizational behavior of</w:t>
      </w:r>
      <w:r w:rsidR="00A86A08" w:rsidRPr="00672A24">
        <w:rPr>
          <w:rFonts w:ascii="Times New Roman" w:hAnsi="Times New Roman" w:cs="Times New Roman"/>
        </w:rPr>
        <w:t xml:space="preserve"> Starbucks</w:t>
      </w:r>
    </w:p>
    <w:p w:rsidR="004261A1" w:rsidRPr="00672A24" w:rsidRDefault="00EA690F" w:rsidP="00533E20">
      <w:pPr>
        <w:ind w:firstLine="0"/>
        <w:rPr>
          <w:rFonts w:ascii="Times New Roman" w:hAnsi="Times New Roman" w:cs="Times New Roman"/>
          <w:b/>
          <w:u w:val="single"/>
        </w:rPr>
      </w:pPr>
      <w:r w:rsidRPr="00672A24">
        <w:rPr>
          <w:rFonts w:ascii="Times New Roman" w:hAnsi="Times New Roman" w:cs="Times New Roman"/>
          <w:b/>
          <w:u w:val="single"/>
        </w:rPr>
        <w:t xml:space="preserve">Introduction </w:t>
      </w:r>
    </w:p>
    <w:p w:rsidR="008E6771" w:rsidRPr="00672A24" w:rsidRDefault="00EA690F" w:rsidP="00C1725E">
      <w:pPr>
        <w:rPr>
          <w:rFonts w:ascii="Times New Roman" w:hAnsi="Times New Roman" w:cs="Times New Roman"/>
        </w:rPr>
      </w:pPr>
      <w:r w:rsidRPr="00672A24">
        <w:rPr>
          <w:rFonts w:ascii="Times New Roman" w:hAnsi="Times New Roman" w:cs="Times New Roman"/>
        </w:rPr>
        <w:t>Organizational Behavior (OB) refers to the study of human behavior</w:t>
      </w:r>
      <w:r w:rsidR="00F176C1" w:rsidRPr="00672A24">
        <w:rPr>
          <w:rFonts w:ascii="Times New Roman" w:hAnsi="Times New Roman" w:cs="Times New Roman"/>
        </w:rPr>
        <w:t xml:space="preserve"> within an organizationand its </w:t>
      </w:r>
      <w:r w:rsidRPr="00672A24">
        <w:rPr>
          <w:rFonts w:ascii="Times New Roman" w:hAnsi="Times New Roman" w:cs="Times New Roman"/>
        </w:rPr>
        <w:t xml:space="preserve">interface </w:t>
      </w:r>
      <w:r w:rsidR="00F176C1" w:rsidRPr="00672A24">
        <w:rPr>
          <w:rFonts w:ascii="Times New Roman" w:hAnsi="Times New Roman" w:cs="Times New Roman"/>
        </w:rPr>
        <w:t>with</w:t>
      </w:r>
      <w:r w:rsidRPr="00672A24">
        <w:rPr>
          <w:rFonts w:ascii="Times New Roman" w:hAnsi="Times New Roman" w:cs="Times New Roman"/>
        </w:rPr>
        <w:t xml:space="preserve"> the organization</w:t>
      </w:r>
      <w:r w:rsidR="00520825" w:rsidRPr="00672A24">
        <w:rPr>
          <w:rFonts w:ascii="Times New Roman" w:hAnsi="Times New Roman" w:cs="Times New Roman"/>
        </w:rPr>
        <w:fldChar w:fldCharType="begin"/>
      </w:r>
      <w:r w:rsidR="0046476F" w:rsidRPr="00672A24">
        <w:rPr>
          <w:rFonts w:ascii="Times New Roman" w:hAnsi="Times New Roman" w:cs="Times New Roman"/>
        </w:rPr>
        <w:instrText xml:space="preserve"> ADDIN ZOTERO_ITEM CSL_CITATION {"citationID":"Y3SvnZ7Q","properties":{"formattedCitation":"(Moorhead and Griffin)","plainCitation":"(Moorhead and Griffin)","noteIndex":0},"citationItems":[{"id":2427,"uris":["http://zotero.org/users/local/KZl8ZL3A/items/ZDVYNRPS"],"uri":["http://zotero.org/users/local/KZl8ZL3A/items/ZDVYNRPS"],"itemData":{"id":2427,"type":"book","title":"Organizational behavior managing people and organizations","publisher":"Dreamtech Press","ISBN":"81-7722-764-5","author":[{"family":"Moorhead","given":"Gregory"},{"family":"Griffin","given":"Ricky W."}],"issued":{"date-parts":[["2008"]]}}}],"schema":"https://github.com/citation-style-language/schema/raw/master/csl-citation.json"} </w:instrText>
      </w:r>
      <w:r w:rsidR="00520825" w:rsidRPr="00672A24">
        <w:rPr>
          <w:rFonts w:ascii="Times New Roman" w:hAnsi="Times New Roman" w:cs="Times New Roman"/>
        </w:rPr>
        <w:fldChar w:fldCharType="separate"/>
      </w:r>
      <w:r w:rsidR="0046476F" w:rsidRPr="00672A24">
        <w:rPr>
          <w:rFonts w:ascii="Times New Roman" w:hAnsi="Times New Roman" w:cs="Times New Roman"/>
        </w:rPr>
        <w:t>(Moorhead and Griffin)</w:t>
      </w:r>
      <w:r w:rsidR="00520825" w:rsidRPr="00672A24">
        <w:rPr>
          <w:rFonts w:ascii="Times New Roman" w:hAnsi="Times New Roman" w:cs="Times New Roman"/>
        </w:rPr>
        <w:fldChar w:fldCharType="end"/>
      </w:r>
      <w:r w:rsidR="00F176C1" w:rsidRPr="00672A24">
        <w:rPr>
          <w:rFonts w:ascii="Times New Roman" w:hAnsi="Times New Roman" w:cs="Times New Roman"/>
        </w:rPr>
        <w:t>.</w:t>
      </w:r>
      <w:r w:rsidR="00A65A60" w:rsidRPr="00672A24">
        <w:rPr>
          <w:rFonts w:ascii="Times New Roman" w:hAnsi="Times New Roman" w:cs="Times New Roman"/>
        </w:rPr>
        <w:t>It is essential to be maintained at all levels of employees as it guides people on how to interact with each other.</w:t>
      </w:r>
      <w:r w:rsidR="00260DE7" w:rsidRPr="00672A24">
        <w:rPr>
          <w:rFonts w:ascii="Times New Roman" w:hAnsi="Times New Roman" w:cs="Times New Roman"/>
        </w:rPr>
        <w:t xml:space="preserve"> They can find solutions for their behavioral problems by understanding the organizational behavior of their organization.</w:t>
      </w:r>
      <w:r w:rsidRPr="00672A24">
        <w:rPr>
          <w:rFonts w:ascii="Times New Roman" w:hAnsi="Times New Roman" w:cs="Times New Roman"/>
        </w:rPr>
        <w:t xml:space="preserve"> Therefore, it is essential for the organization to have the employees accepted behavior within its settings. </w:t>
      </w:r>
      <w:r w:rsidR="00C1725E" w:rsidRPr="00672A24">
        <w:rPr>
          <w:rFonts w:ascii="Times New Roman" w:hAnsi="Times New Roman" w:cs="Times New Roman"/>
        </w:rPr>
        <w:t xml:space="preserve">Organizational behavior is also the characteristic of organizations and differs from organization to organization. </w:t>
      </w:r>
      <w:r w:rsidRPr="00672A24">
        <w:rPr>
          <w:rFonts w:ascii="Times New Roman" w:hAnsi="Times New Roman" w:cs="Times New Roman"/>
        </w:rPr>
        <w:t xml:space="preserve">For example, Starbucks is such an organization that has organizational behavior an element of its success. </w:t>
      </w:r>
    </w:p>
    <w:p w:rsidR="00584837" w:rsidRPr="00672A24" w:rsidRDefault="00EA690F" w:rsidP="00C1725E">
      <w:pPr>
        <w:rPr>
          <w:rFonts w:ascii="Times New Roman" w:hAnsi="Times New Roman" w:cs="Times New Roman"/>
        </w:rPr>
      </w:pPr>
      <w:r w:rsidRPr="00672A24">
        <w:rPr>
          <w:rFonts w:ascii="Times New Roman" w:hAnsi="Times New Roman" w:cs="Times New Roman"/>
        </w:rPr>
        <w:t xml:space="preserve">Starbucks started its operations in 1971 from a single store in Seattle’s Pike Place Market (Paryani). Now it has more than 29,865 stores operating worldwide that maintain the highest standard of coffee in the world. During 2018, it has opened stores at </w:t>
      </w:r>
      <w:r w:rsidRPr="00672A24">
        <w:rPr>
          <w:rFonts w:ascii="Times New Roman" w:hAnsi="Times New Roman" w:cs="Times New Roman"/>
          <w:lang w:eastAsia="en-US"/>
        </w:rPr>
        <w:t xml:space="preserve">604 new </w:t>
      </w:r>
      <w:r w:rsidRPr="00672A24">
        <w:rPr>
          <w:rFonts w:ascii="Times New Roman" w:hAnsi="Times New Roman" w:cs="Times New Roman"/>
        </w:rPr>
        <w:t xml:space="preserve">locations and in the first quarter of 2019, it opened 541 new stores </w:t>
      </w:r>
      <w:r w:rsidR="00520825" w:rsidRPr="00672A24">
        <w:rPr>
          <w:rFonts w:ascii="Times New Roman" w:hAnsi="Times New Roman" w:cs="Times New Roman"/>
        </w:rPr>
        <w:fldChar w:fldCharType="begin"/>
      </w:r>
      <w:r w:rsidRPr="00672A24">
        <w:rPr>
          <w:rFonts w:ascii="Times New Roman" w:hAnsi="Times New Roman" w:cs="Times New Roman"/>
        </w:rPr>
        <w:instrText xml:space="preserve"> ADDIN ZOTERO_ITEM CSL_CITATION {"citationID":"uIGxd9ei","properties":{"formattedCitation":"(Stern)","plainCitation":"(Stern)","noteIndex":0},"citationItems":[{"id":2419,"uris":["http://zotero.org/users/local/KZl8ZL3A/items/ZL4FXAFZ"],"uri":["http://zotero.org/users/local/KZl8ZL3A/items/ZL4FXAFZ"],"itemData":{"id":2419,"type":"webpage","title":"Starbucks Is Regaining Its Mojo -- But Can The Run Continue?","URL":"https://www.forbes.com/sites/garystern/2019/03/14/starbucks-stock-regaining-its-mojo-but-can-the-run-continue/#7950d49722ef","author":[{"family":"Stern","given":"Gary"}],"issued":{"date-parts":[["2019"]]}}}],"schema":"https://github.com/citation-style-language/schema/raw/master/csl-citation.json"} </w:instrText>
      </w:r>
      <w:r w:rsidR="00520825" w:rsidRPr="00672A24">
        <w:rPr>
          <w:rFonts w:ascii="Times New Roman" w:hAnsi="Times New Roman" w:cs="Times New Roman"/>
        </w:rPr>
        <w:fldChar w:fldCharType="separate"/>
      </w:r>
      <w:r w:rsidRPr="00672A24">
        <w:rPr>
          <w:rFonts w:ascii="Times New Roman" w:hAnsi="Times New Roman" w:cs="Times New Roman"/>
        </w:rPr>
        <w:t>(Stern)</w:t>
      </w:r>
      <w:r w:rsidR="00520825" w:rsidRPr="00672A24">
        <w:rPr>
          <w:rFonts w:ascii="Times New Roman" w:hAnsi="Times New Roman" w:cs="Times New Roman"/>
        </w:rPr>
        <w:fldChar w:fldCharType="end"/>
      </w:r>
      <w:r w:rsidRPr="00672A24">
        <w:rPr>
          <w:rFonts w:ascii="Times New Roman" w:hAnsi="Times New Roman" w:cs="Times New Roman"/>
        </w:rPr>
        <w:t xml:space="preserve">. In these stores, more than 65% were external to the U.S., showing its strategy of globalization. It has been facing severe competition from its competitors; </w:t>
      </w:r>
      <w:r w:rsidRPr="00672A24">
        <w:rPr>
          <w:rFonts w:ascii="Times New Roman" w:hAnsi="Times New Roman" w:cs="Times New Roman"/>
          <w:lang w:eastAsia="en-US"/>
        </w:rPr>
        <w:t>Dunkin' Donuts and McDonald's</w:t>
      </w:r>
      <w:r w:rsidRPr="00672A24">
        <w:rPr>
          <w:rFonts w:ascii="Times New Roman" w:hAnsi="Times New Roman" w:cs="Times New Roman"/>
        </w:rPr>
        <w:t xml:space="preserve">. Along with 30 blends of coffee, it also sells handcrafted beverages, fresh food, different consumer products as well as other merchandise. It has a mission "to inspire and nurture the human spirit – one person, one cup and </w:t>
      </w:r>
      <w:r w:rsidRPr="00672A24">
        <w:rPr>
          <w:rFonts w:ascii="Times New Roman" w:hAnsi="Times New Roman" w:cs="Times New Roman"/>
        </w:rPr>
        <w:lastRenderedPageBreak/>
        <w:t xml:space="preserve">one neighborhood at a time."  </w:t>
      </w:r>
      <w:r w:rsidR="00400C08" w:rsidRPr="00672A24">
        <w:rPr>
          <w:rFonts w:ascii="Times New Roman" w:hAnsi="Times New Roman" w:cs="Times New Roman"/>
        </w:rPr>
        <w:t>This paper will discuss the organizational behavior of Starbucks</w:t>
      </w:r>
      <w:r w:rsidR="0012538F" w:rsidRPr="00672A24">
        <w:rPr>
          <w:rFonts w:ascii="Times New Roman" w:hAnsi="Times New Roman" w:cs="Times New Roman"/>
        </w:rPr>
        <w:t xml:space="preserve"> with an </w:t>
      </w:r>
      <w:r w:rsidR="00C6312B" w:rsidRPr="00672A24">
        <w:rPr>
          <w:rFonts w:ascii="Times New Roman" w:hAnsi="Times New Roman" w:cs="Times New Roman"/>
        </w:rPr>
        <w:t>emphasis</w:t>
      </w:r>
      <w:r w:rsidR="0012538F" w:rsidRPr="00672A24">
        <w:rPr>
          <w:rFonts w:ascii="Times New Roman" w:hAnsi="Times New Roman" w:cs="Times New Roman"/>
        </w:rPr>
        <w:t xml:space="preserve"> on its </w:t>
      </w:r>
      <w:r w:rsidR="00C6312B" w:rsidRPr="00672A24">
        <w:rPr>
          <w:rFonts w:ascii="Times New Roman" w:hAnsi="Times New Roman" w:cs="Times New Roman"/>
        </w:rPr>
        <w:t>distinctpractices that make the organization unique.</w:t>
      </w:r>
    </w:p>
    <w:p w:rsidR="00584837" w:rsidRPr="00672A24" w:rsidRDefault="00EA690F" w:rsidP="00584837">
      <w:pPr>
        <w:ind w:firstLine="0"/>
        <w:rPr>
          <w:rFonts w:ascii="Times New Roman" w:hAnsi="Times New Roman" w:cs="Times New Roman"/>
          <w:b/>
          <w:u w:val="single"/>
        </w:rPr>
      </w:pPr>
      <w:r w:rsidRPr="00672A24">
        <w:rPr>
          <w:rFonts w:ascii="Times New Roman" w:hAnsi="Times New Roman" w:cs="Times New Roman"/>
          <w:b/>
          <w:u w:val="single"/>
        </w:rPr>
        <w:t>Discussion</w:t>
      </w:r>
    </w:p>
    <w:p w:rsidR="00172E7F" w:rsidRPr="00672A24" w:rsidRDefault="00EA690F" w:rsidP="00172E7F">
      <w:pPr>
        <w:rPr>
          <w:rFonts w:ascii="Times New Roman" w:hAnsi="Times New Roman" w:cs="Times New Roman"/>
        </w:rPr>
      </w:pPr>
      <w:r w:rsidRPr="00672A24">
        <w:rPr>
          <w:rFonts w:ascii="Times New Roman" w:hAnsi="Times New Roman" w:cs="Times New Roman"/>
        </w:rPr>
        <w:t>Starbucks is a dynamic organization and today it owns more than 29,865 stores. This huge success can be principally credited to the culture of the organization. Starbucks has its own distinct culture that is considered as the characteristic of the organization. This</w:t>
      </w:r>
      <w:r w:rsidR="00672A24" w:rsidRPr="00672A24">
        <w:rPr>
          <w:rFonts w:ascii="Times New Roman" w:hAnsi="Times New Roman" w:cs="Times New Roman"/>
        </w:rPr>
        <w:t xml:space="preserve"> </w:t>
      </w:r>
      <w:r w:rsidRPr="00672A24">
        <w:rPr>
          <w:rFonts w:ascii="Times New Roman" w:hAnsi="Times New Roman" w:cs="Times New Roman"/>
        </w:rPr>
        <w:t>culture is the result of the reforms introduced by Howard Schultz during its early years of operations</w:t>
      </w:r>
      <w:r w:rsidR="00520825" w:rsidRPr="00672A24">
        <w:rPr>
          <w:rFonts w:ascii="Times New Roman" w:hAnsi="Times New Roman" w:cs="Times New Roman"/>
        </w:rPr>
        <w:fldChar w:fldCharType="begin"/>
      </w:r>
      <w:r w:rsidR="00E76EBB" w:rsidRPr="00672A24">
        <w:rPr>
          <w:rFonts w:ascii="Times New Roman" w:hAnsi="Times New Roman" w:cs="Times New Roman"/>
        </w:rPr>
        <w:instrText xml:space="preserve"> ADDIN ZOTERO_ITEM CSL_CITATION {"citationID":"h8Ix9iFE","properties":{"formattedCitation":"(Snell et al.)","plainCitation":"(Snell et al.)","noteIndex":0},"citationItems":[{"id":2432,"uris":["http://zotero.org/users/local/KZl8ZL3A/items/IHMFMQFP"],"uri":["http://zotero.org/users/local/KZl8ZL3A/items/IHMFMQFP"],"itemData":{"id":2432,"type":"article-journal","title":"Starbucks: Schultz Back in the Brew","container-title":"Darden Business Publishing Cases","page":"1-18","author":[{"family":"Snell","given":"Scott A."},{"family":"Lemley","given":"Amy"},{"family":"Snell","given":"Scott A."},{"family":"Yemen","given":"Gerry"}],"issued":{"date-parts":[["2017"]]}}}],"schema":"https://github.com/citation-style-language/schema/raw/master/csl-citation.json"} </w:instrText>
      </w:r>
      <w:r w:rsidR="00520825" w:rsidRPr="00672A24">
        <w:rPr>
          <w:rFonts w:ascii="Times New Roman" w:hAnsi="Times New Roman" w:cs="Times New Roman"/>
        </w:rPr>
        <w:fldChar w:fldCharType="separate"/>
      </w:r>
      <w:r w:rsidR="00E76EBB" w:rsidRPr="00672A24">
        <w:rPr>
          <w:rFonts w:ascii="Times New Roman" w:hAnsi="Times New Roman" w:cs="Times New Roman"/>
        </w:rPr>
        <w:t>(Snell et al.)</w:t>
      </w:r>
      <w:r w:rsidR="00520825" w:rsidRPr="00672A24">
        <w:rPr>
          <w:rFonts w:ascii="Times New Roman" w:hAnsi="Times New Roman" w:cs="Times New Roman"/>
        </w:rPr>
        <w:fldChar w:fldCharType="end"/>
      </w:r>
      <w:r w:rsidRPr="00672A24">
        <w:rPr>
          <w:rFonts w:ascii="Times New Roman" w:hAnsi="Times New Roman" w:cs="Times New Roman"/>
        </w:rPr>
        <w:t>. Consumers have a special place in the culture of the company and they visit its stores for coffee products as well as for s</w:t>
      </w:r>
      <w:r w:rsidRPr="00672A24">
        <w:rPr>
          <w:rFonts w:ascii="Times New Roman" w:hAnsi="Times New Roman" w:cs="Times New Roman"/>
          <w:lang w:eastAsia="en-US"/>
        </w:rPr>
        <w:t>ocializ</w:t>
      </w:r>
      <w:r w:rsidRPr="00672A24">
        <w:rPr>
          <w:rFonts w:ascii="Times New Roman" w:hAnsi="Times New Roman" w:cs="Times New Roman"/>
        </w:rPr>
        <w:t>ing as they consider the store as their "second home"</w:t>
      </w:r>
      <w:r w:rsidR="00520825" w:rsidRPr="00672A24">
        <w:rPr>
          <w:rFonts w:ascii="Times New Roman" w:hAnsi="Times New Roman" w:cs="Times New Roman"/>
        </w:rPr>
        <w:fldChar w:fldCharType="begin"/>
      </w:r>
      <w:r w:rsidR="000E40F4" w:rsidRPr="00672A24">
        <w:rPr>
          <w:rFonts w:ascii="Times New Roman" w:hAnsi="Times New Roman" w:cs="Times New Roman"/>
        </w:rPr>
        <w:instrText xml:space="preserve"> ADDIN ZOTERO_ITEM CSL_CITATION {"citationID":"nDrcEfls","properties":{"formattedCitation":"(Voigt et al.)","plainCitation":"(Voigt et al.)","noteIndex":0},"citationItems":[{"id":2426,"uris":["http://zotero.org/users/local/KZl8ZL3A/items/ILD4EZ64"],"uri":["http://zotero.org/users/local/KZl8ZL3A/items/ILD4EZ64"],"itemData":{"id":2426,"type":"chapter","title":"Globalizing Coffee Culture: The Case of Starbucks","container-title":"Business Model Pioneers","publisher":"Springer","page":"41-53","author":[{"family":"Voigt","given":"Kai-Ingo"},{"family":"Buliga","given":"Oana"},{"family":"Michl","given":"Kathrin"}],"issued":{"date-parts":[["2017"]]}}}],"schema":"https://github.com/citation-style-language/schema/raw/master/csl-citation.json"} </w:instrText>
      </w:r>
      <w:r w:rsidR="00520825" w:rsidRPr="00672A24">
        <w:rPr>
          <w:rFonts w:ascii="Times New Roman" w:hAnsi="Times New Roman" w:cs="Times New Roman"/>
        </w:rPr>
        <w:fldChar w:fldCharType="separate"/>
      </w:r>
      <w:r w:rsidR="000E40F4" w:rsidRPr="00672A24">
        <w:rPr>
          <w:rFonts w:ascii="Times New Roman" w:hAnsi="Times New Roman" w:cs="Times New Roman"/>
        </w:rPr>
        <w:t>(Voigt et al.)</w:t>
      </w:r>
      <w:r w:rsidR="00520825" w:rsidRPr="00672A24">
        <w:rPr>
          <w:rFonts w:ascii="Times New Roman" w:hAnsi="Times New Roman" w:cs="Times New Roman"/>
        </w:rPr>
        <w:fldChar w:fldCharType="end"/>
      </w:r>
      <w:r w:rsidRPr="00672A24">
        <w:rPr>
          <w:rFonts w:ascii="Times New Roman" w:hAnsi="Times New Roman" w:cs="Times New Roman"/>
        </w:rPr>
        <w:t>. It does not sell coffee for the customers but creates a unique experience for them.</w:t>
      </w:r>
    </w:p>
    <w:p w:rsidR="00F46074" w:rsidRPr="00672A24" w:rsidRDefault="00EA690F" w:rsidP="00AD6036">
      <w:pPr>
        <w:rPr>
          <w:rFonts w:ascii="Times New Roman" w:hAnsi="Times New Roman" w:cs="Times New Roman"/>
        </w:rPr>
      </w:pPr>
      <w:r w:rsidRPr="00672A24">
        <w:rPr>
          <w:rFonts w:ascii="Times New Roman" w:hAnsi="Times New Roman" w:cs="Times New Roman"/>
        </w:rPr>
        <w:t>Besides</w:t>
      </w:r>
      <w:r w:rsidR="00172E7F" w:rsidRPr="00672A24">
        <w:rPr>
          <w:rFonts w:ascii="Times New Roman" w:hAnsi="Times New Roman" w:cs="Times New Roman"/>
        </w:rPr>
        <w:t>, culture</w:t>
      </w:r>
      <w:r w:rsidR="00C1725E" w:rsidRPr="00672A24">
        <w:rPr>
          <w:rFonts w:ascii="Times New Roman" w:hAnsi="Times New Roman" w:cs="Times New Roman"/>
        </w:rPr>
        <w:t xml:space="preserve"> has </w:t>
      </w:r>
      <w:r w:rsidR="00172E7F" w:rsidRPr="00672A24">
        <w:rPr>
          <w:rFonts w:ascii="Times New Roman" w:hAnsi="Times New Roman" w:cs="Times New Roman"/>
        </w:rPr>
        <w:t xml:space="preserve">further </w:t>
      </w:r>
      <w:r w:rsidR="00C1725E" w:rsidRPr="00672A24">
        <w:rPr>
          <w:rFonts w:ascii="Times New Roman" w:hAnsi="Times New Roman" w:cs="Times New Roman"/>
        </w:rPr>
        <w:t xml:space="preserve">helped the organization in dealing with the external business environment. Its culture is based on the belief of people first. Thus, it treats its employees as its partners and gives them due to respect as these are the most important resource of the company. </w:t>
      </w:r>
      <w:r w:rsidR="0037558A" w:rsidRPr="00672A24">
        <w:rPr>
          <w:rFonts w:ascii="Times New Roman" w:hAnsi="Times New Roman" w:cs="Times New Roman"/>
        </w:rPr>
        <w:t>The organization offers two p</w:t>
      </w:r>
      <w:bookmarkStart w:id="0" w:name="_GoBack"/>
      <w:bookmarkEnd w:id="0"/>
      <w:r w:rsidR="0037558A" w:rsidRPr="00672A24">
        <w:rPr>
          <w:rFonts w:ascii="Times New Roman" w:hAnsi="Times New Roman" w:cs="Times New Roman"/>
        </w:rPr>
        <w:t xml:space="preserve">rograms in this context; health coverage and equity in the company through the Bean Stock. </w:t>
      </w:r>
      <w:r w:rsidR="00894C5F" w:rsidRPr="00672A24">
        <w:rPr>
          <w:rFonts w:ascii="Times New Roman" w:hAnsi="Times New Roman" w:cs="Times New Roman"/>
        </w:rPr>
        <w:t>Starbucks is among ethical companies in the world today. It is not only fulfilling the customers’ needs but also serving the target communities.</w:t>
      </w:r>
      <w:r w:rsidR="00EC7CEF" w:rsidRPr="00672A24">
        <w:rPr>
          <w:rFonts w:ascii="Times New Roman" w:hAnsi="Times New Roman" w:cs="Times New Roman"/>
        </w:rPr>
        <w:t xml:space="preserve">This ethics and compliance strategy </w:t>
      </w:r>
      <w:r w:rsidR="00401566" w:rsidRPr="00672A24">
        <w:rPr>
          <w:rFonts w:ascii="Times New Roman" w:hAnsi="Times New Roman" w:cs="Times New Roman"/>
        </w:rPr>
        <w:t>supports</w:t>
      </w:r>
      <w:r w:rsidR="00EC7CEF" w:rsidRPr="00672A24">
        <w:rPr>
          <w:rFonts w:ascii="Times New Roman" w:hAnsi="Times New Roman" w:cs="Times New Roman"/>
        </w:rPr>
        <w:t xml:space="preserve"> the organization</w:t>
      </w:r>
      <w:r w:rsidR="00401566" w:rsidRPr="00672A24">
        <w:rPr>
          <w:rFonts w:ascii="Times New Roman" w:hAnsi="Times New Roman" w:cs="Times New Roman"/>
        </w:rPr>
        <w:t> </w:t>
      </w:r>
      <w:r w:rsidR="00EC7CEF" w:rsidRPr="00672A24">
        <w:rPr>
          <w:rFonts w:ascii="Times New Roman" w:hAnsi="Times New Roman" w:cs="Times New Roman"/>
        </w:rPr>
        <w:t>mission and v</w:t>
      </w:r>
      <w:r w:rsidR="00401566" w:rsidRPr="00672A24">
        <w:rPr>
          <w:rFonts w:ascii="Times New Roman" w:hAnsi="Times New Roman" w:cs="Times New Roman"/>
        </w:rPr>
        <w:t>alues</w:t>
      </w:r>
      <w:r w:rsidR="00EC7CEF" w:rsidRPr="00672A24">
        <w:rPr>
          <w:rFonts w:ascii="Times New Roman" w:hAnsi="Times New Roman" w:cs="Times New Roman"/>
        </w:rPr>
        <w:t xml:space="preserve">. </w:t>
      </w:r>
      <w:r w:rsidR="003344EE" w:rsidRPr="00672A24">
        <w:rPr>
          <w:rFonts w:ascii="Times New Roman" w:hAnsi="Times New Roman" w:cs="Times New Roman"/>
        </w:rPr>
        <w:t>Leaders</w:t>
      </w:r>
      <w:r w:rsidR="00AD6036" w:rsidRPr="00672A24">
        <w:rPr>
          <w:rFonts w:ascii="Times New Roman" w:hAnsi="Times New Roman" w:cs="Times New Roman"/>
        </w:rPr>
        <w:t>are advised to have e</w:t>
      </w:r>
      <w:r w:rsidR="0068612C" w:rsidRPr="00672A24">
        <w:rPr>
          <w:rFonts w:ascii="Times New Roman" w:hAnsi="Times New Roman" w:cs="Times New Roman"/>
        </w:rPr>
        <w:t>thical</w:t>
      </w:r>
      <w:r w:rsidR="00401566" w:rsidRPr="00672A24">
        <w:rPr>
          <w:rFonts w:ascii="Times New Roman" w:hAnsi="Times New Roman" w:cs="Times New Roman"/>
        </w:rPr>
        <w:t xml:space="preserve"> business practices</w:t>
      </w:r>
      <w:r w:rsidR="003344EE" w:rsidRPr="00672A24">
        <w:rPr>
          <w:rFonts w:ascii="Times New Roman" w:hAnsi="Times New Roman" w:cs="Times New Roman"/>
        </w:rPr>
        <w:t xml:space="preserve"> as these will make the organization progress in the right direction</w:t>
      </w:r>
      <w:r w:rsidR="00520825" w:rsidRPr="00672A24">
        <w:rPr>
          <w:rFonts w:ascii="Times New Roman" w:hAnsi="Times New Roman" w:cs="Times New Roman"/>
        </w:rPr>
        <w:fldChar w:fldCharType="begin"/>
      </w:r>
      <w:r w:rsidR="009011BA" w:rsidRPr="00672A24">
        <w:rPr>
          <w:rFonts w:ascii="Times New Roman" w:hAnsi="Times New Roman" w:cs="Times New Roman"/>
        </w:rPr>
        <w:instrText xml:space="preserve"> ADDIN ZOTERO_ITEM CSL_CITATION {"citationID":"3Fz7L0xi","properties":{"formattedCitation":"(Tikson)","plainCitation":"(Tikson)","noteIndex":0},"citationItems":[{"id":2428,"uris":["http://zotero.org/users/local/KZl8ZL3A/items/JL8D75F5"],"uri":["http://zotero.org/users/local/KZl8ZL3A/items/JL8D75F5"],"itemData":{"id":2428,"type":"article-journal","title":"Human Resource Policies and Work Culture: A Case of Starbucks","container-title":"Jurnal Bisnis, Manajemen, dan Informatika","page":"1-12","volume":"15","issue":"1","author":[{"family":"Tikson","given":"Shinta Dewi Sugiharti"}],"issued":{"date-parts":[["2018"]]}}}],"schema":"https://github.com/citation-style-language/schema/raw/master/csl-citation.json"} </w:instrText>
      </w:r>
      <w:r w:rsidR="00520825" w:rsidRPr="00672A24">
        <w:rPr>
          <w:rFonts w:ascii="Times New Roman" w:hAnsi="Times New Roman" w:cs="Times New Roman"/>
        </w:rPr>
        <w:fldChar w:fldCharType="separate"/>
      </w:r>
      <w:r w:rsidR="009011BA" w:rsidRPr="00672A24">
        <w:rPr>
          <w:rFonts w:ascii="Times New Roman" w:hAnsi="Times New Roman" w:cs="Times New Roman"/>
        </w:rPr>
        <w:t>(Tikson)</w:t>
      </w:r>
      <w:r w:rsidR="00520825" w:rsidRPr="00672A24">
        <w:rPr>
          <w:rFonts w:ascii="Times New Roman" w:hAnsi="Times New Roman" w:cs="Times New Roman"/>
        </w:rPr>
        <w:fldChar w:fldCharType="end"/>
      </w:r>
      <w:r w:rsidR="003344EE" w:rsidRPr="00672A24">
        <w:rPr>
          <w:rFonts w:ascii="Times New Roman" w:hAnsi="Times New Roman" w:cs="Times New Roman"/>
        </w:rPr>
        <w:t xml:space="preserve">. </w:t>
      </w:r>
      <w:r w:rsidRPr="00672A24">
        <w:rPr>
          <w:rFonts w:ascii="Times New Roman" w:hAnsi="Times New Roman" w:cs="Times New Roman"/>
        </w:rPr>
        <w:t xml:space="preserve">In the context of volunteer services, it is also running </w:t>
      </w:r>
      <w:r w:rsidR="00894C5F" w:rsidRPr="00672A24">
        <w:rPr>
          <w:rFonts w:ascii="Times New Roman" w:hAnsi="Times New Roman" w:cs="Times New Roman"/>
        </w:rPr>
        <w:t xml:space="preserve">Starbucks Service Fellows, </w:t>
      </w:r>
      <w:r w:rsidRPr="00672A24">
        <w:rPr>
          <w:rFonts w:ascii="Times New Roman" w:hAnsi="Times New Roman" w:cs="Times New Roman"/>
        </w:rPr>
        <w:t>which is an employer-led service program.</w:t>
      </w:r>
    </w:p>
    <w:p w:rsidR="00E32E9D" w:rsidRPr="00672A24" w:rsidRDefault="00EA690F" w:rsidP="00763E7F">
      <w:pPr>
        <w:rPr>
          <w:rFonts w:ascii="Times New Roman" w:hAnsi="Times New Roman" w:cs="Times New Roman"/>
        </w:rPr>
      </w:pPr>
      <w:r w:rsidRPr="00672A24">
        <w:rPr>
          <w:rFonts w:ascii="Times New Roman" w:hAnsi="Times New Roman" w:cs="Times New Roman"/>
        </w:rPr>
        <w:t xml:space="preserve">In addition, </w:t>
      </w:r>
      <w:r w:rsidR="00C1725E" w:rsidRPr="00672A24">
        <w:rPr>
          <w:rFonts w:ascii="Times New Roman" w:hAnsi="Times New Roman" w:cs="Times New Roman"/>
        </w:rPr>
        <w:t>Starbucks not only provide wages above minimum wage standards but also offer</w:t>
      </w:r>
      <w:r w:rsidR="001119DC" w:rsidRPr="00672A24">
        <w:rPr>
          <w:rFonts w:ascii="Times New Roman" w:hAnsi="Times New Roman" w:cs="Times New Roman"/>
        </w:rPr>
        <w:t>s</w:t>
      </w:r>
      <w:r w:rsidR="00C1725E" w:rsidRPr="00672A24">
        <w:rPr>
          <w:rFonts w:ascii="Times New Roman" w:hAnsi="Times New Roman" w:cs="Times New Roman"/>
        </w:rPr>
        <w:t xml:space="preserve"> its employees different health care and benefits packages.  </w:t>
      </w:r>
      <w:r w:rsidRPr="00672A24">
        <w:rPr>
          <w:rFonts w:ascii="Times New Roman" w:hAnsi="Times New Roman" w:cs="Times New Roman"/>
        </w:rPr>
        <w:t>Furthermore</w:t>
      </w:r>
      <w:r w:rsidR="00C1725E" w:rsidRPr="00672A24">
        <w:rPr>
          <w:rFonts w:ascii="Times New Roman" w:hAnsi="Times New Roman" w:cs="Times New Roman"/>
        </w:rPr>
        <w:t xml:space="preserve">, its employees get proper education and training about the organization culture, its products as well as about its </w:t>
      </w:r>
      <w:r w:rsidR="00C1725E" w:rsidRPr="00672A24">
        <w:rPr>
          <w:rFonts w:ascii="Times New Roman" w:hAnsi="Times New Roman" w:cs="Times New Roman"/>
        </w:rPr>
        <w:lastRenderedPageBreak/>
        <w:t xml:space="preserve">customers. This not only helps them in maintaining the quality in their operations but they also successfully manage different customer's loyalty programs. When they have enough information about the company and its products then they can answer each question of the customers and satisfy them. This not only reduces their operational costs but also increase profits by increasing the number of returning customers. Employees are required to wear green dresses and maintain an energetic and friendly attitude. They must serve the customers happy and concentrate on their needs.Likewise, another aspect of its corporate culture is the free </w:t>
      </w:r>
      <w:r w:rsidR="00C1725E" w:rsidRPr="00672A24">
        <w:rPr>
          <w:rFonts w:ascii="Times New Roman" w:hAnsi="Times New Roman" w:cs="Times New Roman"/>
        </w:rPr>
        <w:softHyphen/>
        <w:t>flowing feedback that allows everyone in the organization to provide constructive feedback.</w:t>
      </w:r>
    </w:p>
    <w:p w:rsidR="00D329B0" w:rsidRPr="00672A24" w:rsidRDefault="00EA690F" w:rsidP="002F2173">
      <w:pPr>
        <w:rPr>
          <w:rFonts w:ascii="Times New Roman" w:hAnsi="Times New Roman" w:cs="Times New Roman"/>
        </w:rPr>
      </w:pPr>
      <w:r w:rsidRPr="00672A24">
        <w:rPr>
          <w:rFonts w:ascii="Times New Roman" w:hAnsi="Times New Roman" w:cs="Times New Roman"/>
        </w:rPr>
        <w:t>Starbucks is also committed to having such a workplace that values and accommodates people from diverse backgrounds</w:t>
      </w:r>
      <w:r w:rsidR="007A5AC1" w:rsidRPr="00672A24">
        <w:rPr>
          <w:rFonts w:ascii="Times New Roman" w:hAnsi="Times New Roman" w:cs="Times New Roman"/>
        </w:rPr>
        <w:t xml:space="preserve">. </w:t>
      </w:r>
      <w:r w:rsidR="001F3ADE" w:rsidRPr="00672A24">
        <w:rPr>
          <w:rFonts w:ascii="Times New Roman" w:hAnsi="Times New Roman" w:cs="Times New Roman"/>
        </w:rPr>
        <w:t>The</w:t>
      </w:r>
      <w:r w:rsidR="007A5AC1" w:rsidRPr="00672A24">
        <w:rPr>
          <w:rFonts w:ascii="Times New Roman" w:hAnsi="Times New Roman" w:cs="Times New Roman"/>
        </w:rPr>
        <w:t xml:space="preserve"> purpose of this strategy is to</w:t>
      </w:r>
      <w:r w:rsidR="00DC60A3" w:rsidRPr="00672A24">
        <w:rPr>
          <w:rFonts w:ascii="Times New Roman" w:hAnsi="Times New Roman" w:cs="Times New Roman"/>
        </w:rPr>
        <w:t xml:space="preserve"> use the talent of people having different capabilities and skills.</w:t>
      </w:r>
      <w:r w:rsidR="0024625E" w:rsidRPr="00672A24">
        <w:rPr>
          <w:rFonts w:ascii="Times New Roman" w:hAnsi="Times New Roman" w:cs="Times New Roman"/>
        </w:rPr>
        <w:t>This strategy also offers an exclusive</w:t>
      </w:r>
      <w:r w:rsidRPr="00672A24">
        <w:rPr>
          <w:rFonts w:ascii="Times New Roman" w:hAnsi="Times New Roman" w:cs="Times New Roman"/>
        </w:rPr>
        <w:t xml:space="preserve"> combination of </w:t>
      </w:r>
      <w:r w:rsidR="0024625E" w:rsidRPr="00672A24">
        <w:rPr>
          <w:rFonts w:ascii="Times New Roman" w:hAnsi="Times New Roman" w:cs="Times New Roman"/>
        </w:rPr>
        <w:t xml:space="preserve">aptitudes and skills </w:t>
      </w:r>
      <w:r w:rsidR="00520825" w:rsidRPr="00672A24">
        <w:rPr>
          <w:rFonts w:ascii="Times New Roman" w:hAnsi="Times New Roman" w:cs="Times New Roman"/>
        </w:rPr>
        <w:fldChar w:fldCharType="begin"/>
      </w:r>
      <w:r w:rsidRPr="00672A24">
        <w:rPr>
          <w:rFonts w:ascii="Times New Roman" w:hAnsi="Times New Roman" w:cs="Times New Roman"/>
        </w:rPr>
        <w:instrText xml:space="preserve"> ADDIN ZOTERO_ITEM CSL_CITATION {"citationID":"sbx2nWCf","properties":{"formattedCitation":"(Morais et al.)","plainCitation":"(Morais et al.)","noteIndex":0},"citationItems":[{"id":2421,"uris":["http://zotero.org/users/local/KZl8ZL3A/items/8Z63K2F9"],"uri":["http://zotero.org/users/local/KZl8ZL3A/items/8Z63K2F9"],"itemData":{"id":2421,"type":"article-journal","title":"Managing diverse employees at Starbucks: Focusing on ethics and inclusion","container-title":"International Journal of Learning and Development","page":"35","volume":"4","issue":"3","author":[{"family":"Morais","given":"Ulla P."},{"family":"Pena","given":"Jacqueline"},{"family":"Shacket","given":"Kevin"},{"family":"Sintilus","given":"Lucien"},{"family":"Ruiz","given":"Roiner"},{"family":"Rivera","given":"Yesenia"},{"family":"Mujtaba","given":"Bahaudin G."}],"issued":{"date-parts":[["2014"]]}}}],"schema":"https://github.com/citation-style-language/schema/raw/master/csl-citation.json"} </w:instrText>
      </w:r>
      <w:r w:rsidR="00520825" w:rsidRPr="00672A24">
        <w:rPr>
          <w:rFonts w:ascii="Times New Roman" w:hAnsi="Times New Roman" w:cs="Times New Roman"/>
        </w:rPr>
        <w:fldChar w:fldCharType="separate"/>
      </w:r>
      <w:r w:rsidRPr="00672A24">
        <w:rPr>
          <w:rFonts w:ascii="Times New Roman" w:hAnsi="Times New Roman" w:cs="Times New Roman"/>
        </w:rPr>
        <w:t>(Morais et al.)</w:t>
      </w:r>
      <w:r w:rsidR="00520825" w:rsidRPr="00672A24">
        <w:rPr>
          <w:rFonts w:ascii="Times New Roman" w:hAnsi="Times New Roman" w:cs="Times New Roman"/>
        </w:rPr>
        <w:fldChar w:fldCharType="end"/>
      </w:r>
      <w:r w:rsidR="0024625E" w:rsidRPr="00672A24">
        <w:rPr>
          <w:rFonts w:ascii="Times New Roman" w:hAnsi="Times New Roman" w:cs="Times New Roman"/>
        </w:rPr>
        <w:t>.</w:t>
      </w:r>
      <w:r w:rsidR="004B6C6C" w:rsidRPr="00672A24">
        <w:rPr>
          <w:rFonts w:ascii="Times New Roman" w:hAnsi="Times New Roman" w:cs="Times New Roman"/>
        </w:rPr>
        <w:t xml:space="preserve"> In this way, it will be able to have success through </w:t>
      </w:r>
      <w:r w:rsidRPr="00672A24">
        <w:rPr>
          <w:rFonts w:ascii="Times New Roman" w:hAnsi="Times New Roman" w:cs="Times New Roman"/>
        </w:rPr>
        <w:t>human connections</w:t>
      </w:r>
      <w:r w:rsidR="004B6C6C" w:rsidRPr="00672A24">
        <w:rPr>
          <w:rFonts w:ascii="Times New Roman" w:hAnsi="Times New Roman" w:cs="Times New Roman"/>
        </w:rPr>
        <w:t>.</w:t>
      </w:r>
      <w:r w:rsidR="00920D64" w:rsidRPr="00672A24">
        <w:rPr>
          <w:rFonts w:ascii="Times New Roman" w:hAnsi="Times New Roman" w:cs="Times New Roman"/>
        </w:rPr>
        <w:t xml:space="preserve"> Starbucks </w:t>
      </w:r>
      <w:r w:rsidRPr="00672A24">
        <w:rPr>
          <w:rFonts w:ascii="Times New Roman" w:hAnsi="Times New Roman" w:cs="Times New Roman"/>
        </w:rPr>
        <w:t>diversity strategy</w:t>
      </w:r>
      <w:r w:rsidR="00920D64" w:rsidRPr="00672A24">
        <w:rPr>
          <w:rFonts w:ascii="Times New Roman" w:hAnsi="Times New Roman" w:cs="Times New Roman"/>
        </w:rPr>
        <w:t xml:space="preserve"> has a focus </w:t>
      </w:r>
      <w:r w:rsidRPr="00672A24">
        <w:rPr>
          <w:rFonts w:ascii="Times New Roman" w:hAnsi="Times New Roman" w:cs="Times New Roman"/>
        </w:rPr>
        <w:t xml:space="preserve">on four </w:t>
      </w:r>
      <w:r w:rsidR="00920D64" w:rsidRPr="00672A24">
        <w:rPr>
          <w:rFonts w:ascii="Times New Roman" w:hAnsi="Times New Roman" w:cs="Times New Roman"/>
        </w:rPr>
        <w:t>capacities</w:t>
      </w:r>
      <w:r w:rsidRPr="00672A24">
        <w:rPr>
          <w:rFonts w:ascii="Times New Roman" w:hAnsi="Times New Roman" w:cs="Times New Roman"/>
        </w:rPr>
        <w:t>: partners, customers, suppliers, and communities.</w:t>
      </w:r>
      <w:r w:rsidR="006362CF" w:rsidRPr="00672A24">
        <w:rPr>
          <w:rFonts w:ascii="Times New Roman" w:hAnsi="Times New Roman" w:cs="Times New Roman"/>
        </w:rPr>
        <w:t>Itaccommodates</w:t>
      </w:r>
      <w:r w:rsidRPr="00672A24">
        <w:rPr>
          <w:rFonts w:ascii="Times New Roman" w:hAnsi="Times New Roman" w:cs="Times New Roman"/>
        </w:rPr>
        <w:t xml:space="preserve">partners who are </w:t>
      </w:r>
      <w:r w:rsidR="006362CF" w:rsidRPr="00672A24">
        <w:rPr>
          <w:rFonts w:ascii="Times New Roman" w:hAnsi="Times New Roman" w:cs="Times New Roman"/>
        </w:rPr>
        <w:t xml:space="preserve">diversely located and then educate them to maintain their quality. Moreover, the strategy also covers the </w:t>
      </w:r>
      <w:r w:rsidR="00106A8E" w:rsidRPr="00672A24">
        <w:rPr>
          <w:rFonts w:ascii="Times New Roman" w:hAnsi="Times New Roman" w:cs="Times New Roman"/>
        </w:rPr>
        <w:t xml:space="preserve">customers and </w:t>
      </w:r>
      <w:r w:rsidR="00E279C4" w:rsidRPr="00672A24">
        <w:rPr>
          <w:rFonts w:ascii="Times New Roman" w:hAnsi="Times New Roman" w:cs="Times New Roman"/>
        </w:rPr>
        <w:t>address their diverse needs. Through strategic partnerships, it also gets engaged with different communities and increase the diversity within the organization.</w:t>
      </w:r>
      <w:r w:rsidR="002F2173" w:rsidRPr="00672A24">
        <w:rPr>
          <w:rFonts w:ascii="Times New Roman" w:hAnsi="Times New Roman" w:cs="Times New Roman"/>
        </w:rPr>
        <w:t xml:space="preserve"> Likewise, it runs a </w:t>
      </w:r>
      <w:r w:rsidRPr="00672A24">
        <w:rPr>
          <w:rFonts w:ascii="Times New Roman" w:hAnsi="Times New Roman" w:cs="Times New Roman"/>
        </w:rPr>
        <w:t xml:space="preserve">supplier diversity program that </w:t>
      </w:r>
      <w:r w:rsidR="002F2173" w:rsidRPr="00672A24">
        <w:rPr>
          <w:rFonts w:ascii="Times New Roman" w:hAnsi="Times New Roman" w:cs="Times New Roman"/>
        </w:rPr>
        <w:t>accommodates more and more people from minority</w:t>
      </w:r>
      <w:r w:rsidRPr="00672A24">
        <w:rPr>
          <w:rFonts w:ascii="Times New Roman" w:hAnsi="Times New Roman" w:cs="Times New Roman"/>
        </w:rPr>
        <w:t xml:space="preserve"> and women</w:t>
      </w:r>
      <w:r w:rsidR="002F2173" w:rsidRPr="00672A24">
        <w:rPr>
          <w:rFonts w:ascii="Times New Roman" w:hAnsi="Times New Roman" w:cs="Times New Roman"/>
        </w:rPr>
        <w:t>. Thus, Starbucks also has women-owned suppliers.</w:t>
      </w:r>
    </w:p>
    <w:p w:rsidR="001119DC" w:rsidRPr="00672A24" w:rsidRDefault="00EA690F" w:rsidP="004804BD">
      <w:pPr>
        <w:rPr>
          <w:rFonts w:ascii="Times New Roman" w:hAnsi="Times New Roman" w:cs="Times New Roman"/>
        </w:rPr>
      </w:pPr>
      <w:r w:rsidRPr="00672A24">
        <w:rPr>
          <w:rFonts w:ascii="Times New Roman" w:hAnsi="Times New Roman" w:cs="Times New Roman"/>
        </w:rPr>
        <w:t>Moreover, the company has a decentralized organizational structure that allow</w:t>
      </w:r>
      <w:r w:rsidR="00AB12B0" w:rsidRPr="00672A24">
        <w:rPr>
          <w:rFonts w:ascii="Times New Roman" w:hAnsi="Times New Roman" w:cs="Times New Roman"/>
        </w:rPr>
        <w:t>s</w:t>
      </w:r>
      <w:r w:rsidRPr="00672A24">
        <w:rPr>
          <w:rFonts w:ascii="Times New Roman" w:hAnsi="Times New Roman" w:cs="Times New Roman"/>
        </w:rPr>
        <w:t xml:space="preserve"> employees to make decisions freely.</w:t>
      </w:r>
      <w:r w:rsidR="004E1F6A" w:rsidRPr="00672A24">
        <w:rPr>
          <w:rFonts w:ascii="Times New Roman" w:hAnsi="Times New Roman" w:cs="Times New Roman"/>
        </w:rPr>
        <w:t xml:space="preserve">This allows them to communicate their ideas to the higher authorities and participate in the organization's success through constructive feedback. </w:t>
      </w:r>
      <w:r w:rsidR="000E3E7A" w:rsidRPr="00672A24">
        <w:rPr>
          <w:rFonts w:ascii="Times New Roman" w:hAnsi="Times New Roman" w:cs="Times New Roman"/>
        </w:rPr>
        <w:t>S</w:t>
      </w:r>
      <w:r w:rsidR="00580140" w:rsidRPr="00672A24">
        <w:rPr>
          <w:rFonts w:ascii="Times New Roman" w:hAnsi="Times New Roman" w:cs="Times New Roman"/>
        </w:rPr>
        <w:t xml:space="preserve">tarbucks </w:t>
      </w:r>
      <w:r w:rsidR="000E3E7A" w:rsidRPr="00672A24">
        <w:rPr>
          <w:rFonts w:ascii="Times New Roman" w:hAnsi="Times New Roman" w:cs="Times New Roman"/>
        </w:rPr>
        <w:t>is running</w:t>
      </w:r>
      <w:r w:rsidR="00580140" w:rsidRPr="00672A24">
        <w:rPr>
          <w:rFonts w:ascii="Times New Roman" w:hAnsi="Times New Roman" w:cs="Times New Roman"/>
        </w:rPr>
        <w:t xml:space="preserve"> a large number of physical stores that are</w:t>
      </w:r>
      <w:r w:rsidR="000E3E7A" w:rsidRPr="00672A24">
        <w:rPr>
          <w:rFonts w:ascii="Times New Roman" w:hAnsi="Times New Roman" w:cs="Times New Roman"/>
        </w:rPr>
        <w:t xml:space="preserve"> diversely</w:t>
      </w:r>
      <w:r w:rsidR="00580140" w:rsidRPr="00672A24">
        <w:rPr>
          <w:rFonts w:ascii="Times New Roman" w:hAnsi="Times New Roman" w:cs="Times New Roman"/>
        </w:rPr>
        <w:t xml:space="preserve"> located</w:t>
      </w:r>
      <w:r w:rsidR="000E3E7A" w:rsidRPr="00672A24">
        <w:rPr>
          <w:rFonts w:ascii="Times New Roman" w:hAnsi="Times New Roman" w:cs="Times New Roman"/>
        </w:rPr>
        <w:t xml:space="preserve">. These are run and </w:t>
      </w:r>
      <w:r w:rsidR="000E3E7A" w:rsidRPr="00672A24">
        <w:rPr>
          <w:rFonts w:ascii="Times New Roman" w:hAnsi="Times New Roman" w:cs="Times New Roman"/>
        </w:rPr>
        <w:lastRenderedPageBreak/>
        <w:t xml:space="preserve">managed by individual managers. </w:t>
      </w:r>
      <w:r w:rsidR="002B2A20" w:rsidRPr="00672A24">
        <w:rPr>
          <w:rFonts w:ascii="Times New Roman" w:hAnsi="Times New Roman" w:cs="Times New Roman"/>
        </w:rPr>
        <w:t>Therefore</w:t>
      </w:r>
      <w:r w:rsidR="000E3E7A" w:rsidRPr="00672A24">
        <w:rPr>
          <w:rFonts w:ascii="Times New Roman" w:hAnsi="Times New Roman" w:cs="Times New Roman"/>
        </w:rPr>
        <w:t xml:space="preserve">, the decentralized organizational structure of the company allows these managers to </w:t>
      </w:r>
      <w:r w:rsidR="004B5E2A" w:rsidRPr="00672A24">
        <w:rPr>
          <w:rFonts w:ascii="Times New Roman" w:hAnsi="Times New Roman" w:cs="Times New Roman"/>
        </w:rPr>
        <w:t>take their decisions. This is also the source of innovation in the company leading to the increased efficacy of the employees.</w:t>
      </w:r>
    </w:p>
    <w:p w:rsidR="00F12FE8" w:rsidRPr="00672A24" w:rsidRDefault="00EA690F" w:rsidP="001F263A">
      <w:pPr>
        <w:rPr>
          <w:rFonts w:ascii="Times New Roman" w:eastAsia="Times New Roman" w:hAnsi="Times New Roman" w:cs="Times New Roman"/>
          <w:lang w:eastAsia="en-US"/>
        </w:rPr>
      </w:pPr>
      <w:r w:rsidRPr="00672A24">
        <w:rPr>
          <w:rFonts w:ascii="Times New Roman" w:hAnsi="Times New Roman" w:cs="Times New Roman"/>
        </w:rPr>
        <w:t>Additionally</w:t>
      </w:r>
      <w:r w:rsidR="00117621" w:rsidRPr="00672A24">
        <w:rPr>
          <w:rFonts w:ascii="Times New Roman" w:hAnsi="Times New Roman" w:cs="Times New Roman"/>
        </w:rPr>
        <w:t xml:space="preserve">, it has always maintained a </w:t>
      </w:r>
      <w:r w:rsidR="00EB12D4" w:rsidRPr="00672A24">
        <w:rPr>
          <w:rFonts w:ascii="Times New Roman" w:hAnsi="Times New Roman" w:cs="Times New Roman"/>
          <w:lang w:eastAsia="en-US"/>
        </w:rPr>
        <w:t>balance between profitability and social responsibility</w:t>
      </w:r>
      <w:r w:rsidR="00520825" w:rsidRPr="00672A24">
        <w:rPr>
          <w:rFonts w:ascii="Times New Roman" w:hAnsi="Times New Roman" w:cs="Times New Roman"/>
          <w:lang w:eastAsia="en-US"/>
        </w:rPr>
        <w:fldChar w:fldCharType="begin"/>
      </w:r>
      <w:r w:rsidR="00E76EBB" w:rsidRPr="00672A24">
        <w:rPr>
          <w:rFonts w:ascii="Times New Roman" w:hAnsi="Times New Roman" w:cs="Times New Roman"/>
          <w:lang w:eastAsia="en-US"/>
        </w:rPr>
        <w:instrText xml:space="preserve"> ADDIN ZOTERO_ITEM CSL_CITATION {"citationID":"9A370nLt","properties":{"formattedCitation":"(Mason et al.)","plainCitation":"(Mason et al.)","noteIndex":0},"citationItems":[{"id":2435,"uris":["http://zotero.org/users/local/KZl8ZL3A/items/A7QK6ZYJ"],"uri":["http://zotero.org/users/local/KZl8ZL3A/items/A7QK6ZYJ"],"itemData":{"id":2435,"type":"article-journal","title":"STARBUCKS: A CASE STUDY OF EFFECTIVE MANAGEMENT IN THE COFFEE INDUSTRY.","container-title":"Journal of International Management Studies","volume":"17","issue":"1","author":[{"family":"Mason","given":"Andrew"},{"family":"Cole","given":"Tracy"},{"family":"Goza","given":"Nina"}],"issued":{"date-parts":[["2017"]]}}}],"schema":"https://github.com/citation-style-language/schema/raw/master/csl-citation.json"} </w:instrText>
      </w:r>
      <w:r w:rsidR="00520825" w:rsidRPr="00672A24">
        <w:rPr>
          <w:rFonts w:ascii="Times New Roman" w:hAnsi="Times New Roman" w:cs="Times New Roman"/>
          <w:lang w:eastAsia="en-US"/>
        </w:rPr>
        <w:fldChar w:fldCharType="separate"/>
      </w:r>
      <w:r w:rsidR="00E76EBB" w:rsidRPr="00672A24">
        <w:rPr>
          <w:rFonts w:ascii="Times New Roman" w:hAnsi="Times New Roman" w:cs="Times New Roman"/>
        </w:rPr>
        <w:t>(Mason et al.)</w:t>
      </w:r>
      <w:r w:rsidR="00520825" w:rsidRPr="00672A24">
        <w:rPr>
          <w:rFonts w:ascii="Times New Roman" w:hAnsi="Times New Roman" w:cs="Times New Roman"/>
          <w:lang w:eastAsia="en-US"/>
        </w:rPr>
        <w:fldChar w:fldCharType="end"/>
      </w:r>
      <w:r w:rsidR="00EB12D4" w:rsidRPr="00672A24">
        <w:rPr>
          <w:rFonts w:ascii="Times New Roman" w:hAnsi="Times New Roman" w:cs="Times New Roman"/>
          <w:lang w:eastAsia="en-US"/>
        </w:rPr>
        <w:t xml:space="preserve">. </w:t>
      </w:r>
      <w:r w:rsidR="002E30A1" w:rsidRPr="00672A24">
        <w:rPr>
          <w:rFonts w:ascii="Times New Roman" w:hAnsi="Times New Roman" w:cs="Times New Roman"/>
        </w:rPr>
        <w:t xml:space="preserve">For example, it participates in different </w:t>
      </w:r>
      <w:r w:rsidR="002E30A1" w:rsidRPr="00672A24">
        <w:rPr>
          <w:rFonts w:ascii="Times New Roman" w:hAnsi="Times New Roman" w:cs="Times New Roman"/>
          <w:lang w:eastAsia="en-US"/>
        </w:rPr>
        <w:t>community involvement initiatives.</w:t>
      </w:r>
      <w:r w:rsidR="007E0749" w:rsidRPr="00672A24">
        <w:rPr>
          <w:rFonts w:ascii="Times New Roman" w:hAnsi="Times New Roman" w:cs="Times New Roman"/>
        </w:rPr>
        <w:t xml:space="preserve">In 2009, it </w:t>
      </w:r>
      <w:r w:rsidR="00574D31" w:rsidRPr="00672A24">
        <w:rPr>
          <w:rFonts w:ascii="Times New Roman" w:hAnsi="Times New Roman" w:cs="Times New Roman"/>
        </w:rPr>
        <w:t>executed</w:t>
      </w:r>
      <w:r w:rsidR="00B40704" w:rsidRPr="00672A24">
        <w:rPr>
          <w:rFonts w:ascii="Times New Roman" w:eastAsia="Times New Roman" w:hAnsi="Times New Roman" w:cs="Times New Roman"/>
          <w:lang w:eastAsia="en-US"/>
        </w:rPr>
        <w:t>Ethos Water</w:t>
      </w:r>
      <w:r w:rsidR="00B40704" w:rsidRPr="00672A24">
        <w:rPr>
          <w:rFonts w:ascii="Times New Roman" w:hAnsi="Times New Roman" w:cs="Times New Roman"/>
        </w:rPr>
        <w:t xml:space="preserve">, </w:t>
      </w:r>
      <w:r w:rsidR="007E0749" w:rsidRPr="00672A24">
        <w:rPr>
          <w:rFonts w:ascii="Times New Roman" w:hAnsi="Times New Roman" w:cs="Times New Roman"/>
        </w:rPr>
        <w:t>the water saving solution</w:t>
      </w:r>
      <w:r w:rsidRPr="00672A24">
        <w:rPr>
          <w:rFonts w:ascii="Times New Roman" w:hAnsi="Times New Roman" w:cs="Times New Roman"/>
        </w:rPr>
        <w:t>.</w:t>
      </w:r>
      <w:r w:rsidR="00B40704" w:rsidRPr="00672A24">
        <w:rPr>
          <w:rFonts w:ascii="Times New Roman" w:hAnsi="Times New Roman" w:cs="Times New Roman"/>
        </w:rPr>
        <w:t xml:space="preserve"> The aim was to provide </w:t>
      </w:r>
      <w:r w:rsidR="00B40704" w:rsidRPr="00672A24">
        <w:rPr>
          <w:rFonts w:ascii="Times New Roman" w:hAnsi="Times New Roman" w:cs="Times New Roman"/>
          <w:lang w:eastAsia="en-US"/>
        </w:rPr>
        <w:t>developing countries</w:t>
      </w:r>
      <w:r w:rsidR="00B40704" w:rsidRPr="00672A24">
        <w:rPr>
          <w:rFonts w:ascii="Times New Roman" w:hAnsi="Times New Roman" w:cs="Times New Roman"/>
        </w:rPr>
        <w:t xml:space="preserve"> people the facility of clean water.</w:t>
      </w:r>
      <w:r w:rsidR="00386C5E" w:rsidRPr="00672A24">
        <w:rPr>
          <w:rFonts w:ascii="Times New Roman" w:hAnsi="Times New Roman" w:cs="Times New Roman"/>
        </w:rPr>
        <w:t>It</w:t>
      </w:r>
      <w:r w:rsidRPr="00672A24">
        <w:rPr>
          <w:rFonts w:ascii="Times New Roman" w:hAnsi="Times New Roman" w:cs="Times New Roman"/>
        </w:rPr>
        <w:t xml:space="preserve"> is also managing Starbucks Foundation</w:t>
      </w:r>
      <w:r w:rsidR="00386C5E" w:rsidRPr="00672A24">
        <w:rPr>
          <w:rFonts w:ascii="Times New Roman" w:hAnsi="Times New Roman" w:cs="Times New Roman"/>
        </w:rPr>
        <w:t xml:space="preserve"> in order to</w:t>
      </w:r>
      <w:r w:rsidRPr="00672A24">
        <w:rPr>
          <w:rFonts w:ascii="Times New Roman" w:hAnsi="Times New Roman" w:cs="Times New Roman"/>
        </w:rPr>
        <w:t xml:space="preserve"> strengthen communities.</w:t>
      </w:r>
      <w:r w:rsidR="00DE7E06" w:rsidRPr="00672A24">
        <w:rPr>
          <w:rFonts w:ascii="Times New Roman" w:hAnsi="Times New Roman" w:cs="Times New Roman"/>
        </w:rPr>
        <w:t>Moreover</w:t>
      </w:r>
      <w:r w:rsidR="00EB0F57" w:rsidRPr="00672A24">
        <w:rPr>
          <w:rFonts w:ascii="Times New Roman" w:hAnsi="Times New Roman" w:cs="Times New Roman"/>
        </w:rPr>
        <w:t xml:space="preserve">, Starbucks has also worked </w:t>
      </w:r>
      <w:r w:rsidR="003316E4" w:rsidRPr="00672A24">
        <w:rPr>
          <w:rFonts w:ascii="Times New Roman" w:hAnsi="Times New Roman" w:cs="Times New Roman"/>
        </w:rPr>
        <w:t>for the</w:t>
      </w:r>
      <w:r w:rsidRPr="00672A24">
        <w:rPr>
          <w:rFonts w:ascii="Times New Roman" w:hAnsi="Times New Roman" w:cs="Times New Roman"/>
        </w:rPr>
        <w:t xml:space="preserve"> literacy</w:t>
      </w:r>
      <w:r w:rsidR="003316E4" w:rsidRPr="00672A24">
        <w:rPr>
          <w:rFonts w:ascii="Times New Roman" w:hAnsi="Times New Roman" w:cs="Times New Roman"/>
        </w:rPr>
        <w:t xml:space="preserve"> of people of the United States and Canada. </w:t>
      </w:r>
    </w:p>
    <w:p w:rsidR="00687DA1" w:rsidRPr="00672A24" w:rsidRDefault="00EA690F" w:rsidP="00D86E21">
      <w:pPr>
        <w:rPr>
          <w:rFonts w:ascii="Times New Roman" w:hAnsi="Times New Roman" w:cs="Times New Roman"/>
        </w:rPr>
      </w:pPr>
      <w:r w:rsidRPr="00672A24">
        <w:rPr>
          <w:rFonts w:ascii="Times New Roman" w:hAnsi="Times New Roman" w:cs="Times New Roman"/>
        </w:rPr>
        <w:t xml:space="preserve">Similarly, leadership has a significant role in the success of Starbucks. </w:t>
      </w:r>
      <w:r w:rsidR="00EE6DCE" w:rsidRPr="00672A24">
        <w:rPr>
          <w:rFonts w:ascii="Times New Roman" w:hAnsi="Times New Roman" w:cs="Times New Roman"/>
        </w:rPr>
        <w:t xml:space="preserve">Leaders at Starbucks have a </w:t>
      </w:r>
      <w:r w:rsidR="00BE4995" w:rsidRPr="00672A24">
        <w:rPr>
          <w:rFonts w:ascii="Times New Roman" w:hAnsi="Times New Roman" w:cs="Times New Roman"/>
        </w:rPr>
        <w:t xml:space="preserve">servant leadership </w:t>
      </w:r>
      <w:r w:rsidR="00EE6DCE" w:rsidRPr="00672A24">
        <w:rPr>
          <w:rFonts w:ascii="Times New Roman" w:hAnsi="Times New Roman" w:cs="Times New Roman"/>
        </w:rPr>
        <w:t>style with a resolution</w:t>
      </w:r>
      <w:r w:rsidR="00BE4995" w:rsidRPr="00672A24">
        <w:rPr>
          <w:rFonts w:ascii="Times New Roman" w:hAnsi="Times New Roman" w:cs="Times New Roman"/>
        </w:rPr>
        <w:t xml:space="preserve"> to </w:t>
      </w:r>
      <w:r w:rsidR="00EE6DCE" w:rsidRPr="00672A24">
        <w:rPr>
          <w:rFonts w:ascii="Times New Roman" w:hAnsi="Times New Roman" w:cs="Times New Roman"/>
        </w:rPr>
        <w:t>aid</w:t>
      </w:r>
      <w:r w:rsidR="00BE4995" w:rsidRPr="00672A24">
        <w:rPr>
          <w:rFonts w:ascii="Times New Roman" w:hAnsi="Times New Roman" w:cs="Times New Roman"/>
        </w:rPr>
        <w:t xml:space="preserve"> other</w:t>
      </w:r>
      <w:r w:rsidR="00EE6DCE" w:rsidRPr="00672A24">
        <w:rPr>
          <w:rFonts w:ascii="Times New Roman" w:hAnsi="Times New Roman" w:cs="Times New Roman"/>
        </w:rPr>
        <w:t>s</w:t>
      </w:r>
      <w:r w:rsidR="00F3026A" w:rsidRPr="00672A24">
        <w:rPr>
          <w:rFonts w:ascii="Times New Roman" w:hAnsi="Times New Roman" w:cs="Times New Roman"/>
        </w:rPr>
        <w:t>.</w:t>
      </w:r>
      <w:r w:rsidR="00AC2B8C" w:rsidRPr="00672A24">
        <w:rPr>
          <w:rFonts w:ascii="Times New Roman" w:hAnsi="Times New Roman" w:cs="Times New Roman"/>
          <w:lang w:eastAsia="en-US"/>
        </w:rPr>
        <w:t>Howard Mark Schultz</w:t>
      </w:r>
      <w:r w:rsidR="00846C8B" w:rsidRPr="00672A24">
        <w:rPr>
          <w:rFonts w:ascii="Times New Roman" w:hAnsi="Times New Roman" w:cs="Times New Roman"/>
        </w:rPr>
        <w:t xml:space="preserve">, the </w:t>
      </w:r>
      <w:r w:rsidR="00AC2B8C" w:rsidRPr="00672A24">
        <w:rPr>
          <w:rFonts w:ascii="Times New Roman" w:hAnsi="Times New Roman" w:cs="Times New Roman"/>
          <w:lang w:eastAsia="en-US"/>
        </w:rPr>
        <w:t xml:space="preserve">CEO of Starbucks </w:t>
      </w:r>
      <w:r w:rsidR="00846C8B" w:rsidRPr="00672A24">
        <w:rPr>
          <w:rFonts w:ascii="Times New Roman" w:hAnsi="Times New Roman" w:cs="Times New Roman"/>
        </w:rPr>
        <w:t xml:space="preserve">through its effective </w:t>
      </w:r>
      <w:r w:rsidR="00D86E21" w:rsidRPr="00672A24">
        <w:rPr>
          <w:rFonts w:ascii="Times New Roman" w:hAnsi="Times New Roman" w:cs="Times New Roman"/>
        </w:rPr>
        <w:t xml:space="preserve">servant </w:t>
      </w:r>
      <w:r w:rsidR="00846C8B" w:rsidRPr="00672A24">
        <w:rPr>
          <w:rFonts w:ascii="Times New Roman" w:hAnsi="Times New Roman" w:cs="Times New Roman"/>
        </w:rPr>
        <w:t xml:space="preserve">leadership </w:t>
      </w:r>
      <w:r w:rsidR="00D86E21" w:rsidRPr="00672A24">
        <w:rPr>
          <w:rFonts w:ascii="Times New Roman" w:hAnsi="Times New Roman" w:cs="Times New Roman"/>
        </w:rPr>
        <w:t xml:space="preserve">style </w:t>
      </w:r>
      <w:r w:rsidR="00846C8B" w:rsidRPr="00672A24">
        <w:rPr>
          <w:rFonts w:ascii="Times New Roman" w:hAnsi="Times New Roman" w:cs="Times New Roman"/>
        </w:rPr>
        <w:t xml:space="preserve">has </w:t>
      </w:r>
      <w:r w:rsidR="00DE049E" w:rsidRPr="00672A24">
        <w:rPr>
          <w:rFonts w:ascii="Times New Roman" w:hAnsi="Times New Roman" w:cs="Times New Roman"/>
        </w:rPr>
        <w:t>converted</w:t>
      </w:r>
      <w:r w:rsidR="00AC2B8C" w:rsidRPr="00672A24">
        <w:rPr>
          <w:rFonts w:ascii="Times New Roman" w:hAnsi="Times New Roman" w:cs="Times New Roman"/>
          <w:lang w:eastAsia="en-US"/>
        </w:rPr>
        <w:t xml:space="preserve">a small coffee shop to </w:t>
      </w:r>
      <w:r w:rsidR="009B54BC" w:rsidRPr="00672A24">
        <w:rPr>
          <w:rFonts w:ascii="Times New Roman" w:hAnsi="Times New Roman" w:cs="Times New Roman"/>
        </w:rPr>
        <w:t>today organization.</w:t>
      </w:r>
      <w:r w:rsidR="00FA691A" w:rsidRPr="00672A24">
        <w:rPr>
          <w:rFonts w:ascii="Times New Roman" w:hAnsi="Times New Roman" w:cs="Times New Roman"/>
        </w:rPr>
        <w:t>Being</w:t>
      </w:r>
      <w:r w:rsidR="007379B1" w:rsidRPr="00672A24">
        <w:rPr>
          <w:rFonts w:ascii="Times New Roman" w:hAnsi="Times New Roman" w:cs="Times New Roman"/>
        </w:rPr>
        <w:t xml:space="preserve"> an </w:t>
      </w:r>
      <w:r w:rsidR="00FA691A" w:rsidRPr="00672A24">
        <w:rPr>
          <w:rFonts w:ascii="Times New Roman" w:hAnsi="Times New Roman" w:cs="Times New Roman"/>
        </w:rPr>
        <w:t>e</w:t>
      </w:r>
      <w:r w:rsidR="00FA691A" w:rsidRPr="00672A24">
        <w:rPr>
          <w:rFonts w:ascii="Times New Roman" w:hAnsi="Times New Roman" w:cs="Times New Roman"/>
          <w:lang w:eastAsia="en-US"/>
        </w:rPr>
        <w:t>ntrepreneur</w:t>
      </w:r>
      <w:r w:rsidR="00FA691A" w:rsidRPr="00672A24">
        <w:rPr>
          <w:rFonts w:ascii="Times New Roman" w:hAnsi="Times New Roman" w:cs="Times New Roman"/>
        </w:rPr>
        <w:t xml:space="preserve"> he had a belief in </w:t>
      </w:r>
      <w:r w:rsidR="00AC2B8C" w:rsidRPr="00672A24">
        <w:rPr>
          <w:rFonts w:ascii="Times New Roman" w:hAnsi="Times New Roman" w:cs="Times New Roman"/>
          <w:lang w:eastAsia="en-US"/>
        </w:rPr>
        <w:t xml:space="preserve">strong operations management and innovations. </w:t>
      </w:r>
      <w:r w:rsidR="00FA691A" w:rsidRPr="00672A24">
        <w:rPr>
          <w:rFonts w:ascii="Times New Roman" w:hAnsi="Times New Roman" w:cs="Times New Roman"/>
        </w:rPr>
        <w:t xml:space="preserve">By pursuing this strategy, </w:t>
      </w:r>
      <w:r w:rsidR="00CE0C88" w:rsidRPr="00672A24">
        <w:rPr>
          <w:rFonts w:ascii="Times New Roman" w:hAnsi="Times New Roman" w:cs="Times New Roman"/>
        </w:rPr>
        <w:t xml:space="preserve">Starbucks has </w:t>
      </w:r>
      <w:r w:rsidR="00AC2B8C" w:rsidRPr="00672A24">
        <w:rPr>
          <w:rFonts w:ascii="Times New Roman" w:hAnsi="Times New Roman" w:cs="Times New Roman"/>
          <w:lang w:eastAsia="en-US"/>
        </w:rPr>
        <w:t>create</w:t>
      </w:r>
      <w:r w:rsidR="00CE0C88" w:rsidRPr="00672A24">
        <w:rPr>
          <w:rFonts w:ascii="Times New Roman" w:hAnsi="Times New Roman" w:cs="Times New Roman"/>
        </w:rPr>
        <w:t>d a</w:t>
      </w:r>
      <w:r w:rsidR="00D35B66" w:rsidRPr="00672A24">
        <w:rPr>
          <w:rFonts w:ascii="Times New Roman" w:hAnsi="Times New Roman" w:cs="Times New Roman"/>
        </w:rPr>
        <w:t xml:space="preserve">monopoly in the coffee industry and is now </w:t>
      </w:r>
      <w:r w:rsidR="00DB6936" w:rsidRPr="00672A24">
        <w:rPr>
          <w:rFonts w:ascii="Times New Roman" w:hAnsi="Times New Roman" w:cs="Times New Roman"/>
        </w:rPr>
        <w:t>adopting</w:t>
      </w:r>
      <w:r w:rsidR="00AC2B8C" w:rsidRPr="00672A24">
        <w:rPr>
          <w:rFonts w:ascii="Times New Roman" w:hAnsi="Times New Roman" w:cs="Times New Roman"/>
          <w:lang w:eastAsia="en-US"/>
        </w:rPr>
        <w:t xml:space="preserve"> new market trends</w:t>
      </w:r>
      <w:r w:rsidR="00DB6936" w:rsidRPr="00672A24">
        <w:rPr>
          <w:rFonts w:ascii="Times New Roman" w:hAnsi="Times New Roman" w:cs="Times New Roman"/>
        </w:rPr>
        <w:t>.</w:t>
      </w:r>
      <w:r w:rsidR="00EA1EAE" w:rsidRPr="00672A24">
        <w:rPr>
          <w:rFonts w:ascii="Times New Roman" w:hAnsi="Times New Roman" w:cs="Times New Roman"/>
        </w:rPr>
        <w:t xml:space="preserve"> In addition, there are also transactional leaders in the company that are the source of inspirations for the employees.   </w:t>
      </w:r>
    </w:p>
    <w:p w:rsidR="00B01935" w:rsidRPr="00672A24" w:rsidRDefault="00EA690F" w:rsidP="00C2266A">
      <w:pPr>
        <w:rPr>
          <w:rFonts w:ascii="Times New Roman" w:hAnsi="Times New Roman" w:cs="Times New Roman"/>
        </w:rPr>
      </w:pPr>
      <w:r w:rsidRPr="00672A24">
        <w:rPr>
          <w:rFonts w:ascii="Times New Roman" w:hAnsi="Times New Roman" w:cs="Times New Roman"/>
        </w:rPr>
        <w:t>Another factor behind the success of Starbucks is itssupply chain optimization.</w:t>
      </w:r>
      <w:r w:rsidR="00EF7E31" w:rsidRPr="00672A24">
        <w:rPr>
          <w:rFonts w:ascii="Times New Roman" w:hAnsi="Times New Roman" w:cs="Times New Roman"/>
        </w:rPr>
        <w:t xml:space="preserve"> Its supply chain operations create a balance between </w:t>
      </w:r>
      <w:r w:rsidR="005937A7" w:rsidRPr="00672A24">
        <w:rPr>
          <w:rFonts w:ascii="Times New Roman" w:hAnsi="Times New Roman" w:cs="Times New Roman"/>
        </w:rPr>
        <w:t>efficiency and</w:t>
      </w:r>
      <w:r w:rsidRPr="00672A24">
        <w:rPr>
          <w:rFonts w:ascii="Times New Roman" w:hAnsi="Times New Roman" w:cs="Times New Roman"/>
        </w:rPr>
        <w:t xml:space="preserve"> sustainability</w:t>
      </w:r>
      <w:r w:rsidR="005937A7" w:rsidRPr="00672A24">
        <w:rPr>
          <w:rFonts w:ascii="Times New Roman" w:hAnsi="Times New Roman" w:cs="Times New Roman"/>
        </w:rPr>
        <w:t xml:space="preserve"> in its products.</w:t>
      </w:r>
      <w:r w:rsidR="00136499" w:rsidRPr="00672A24">
        <w:rPr>
          <w:rFonts w:ascii="Times New Roman" w:hAnsi="Times New Roman" w:cs="Times New Roman"/>
        </w:rPr>
        <w:t xml:space="preserve"> It cradles its coffee and other goods from all over the world and transports them to its retail stores that further deliver them to millions of customer's every week. </w:t>
      </w:r>
      <w:r w:rsidR="003A65E1" w:rsidRPr="00672A24">
        <w:rPr>
          <w:rFonts w:ascii="Times New Roman" w:hAnsi="Times New Roman" w:cs="Times New Roman"/>
        </w:rPr>
        <w:t xml:space="preserve"> Its Arabica beans are different from regular Arabica beans as it makes sure our highest standard of quality of beans at every step</w:t>
      </w:r>
      <w:r w:rsidR="00520825" w:rsidRPr="00672A24">
        <w:rPr>
          <w:rFonts w:ascii="Times New Roman" w:hAnsi="Times New Roman" w:cs="Times New Roman"/>
        </w:rPr>
        <w:fldChar w:fldCharType="begin"/>
      </w:r>
      <w:r w:rsidR="00A8014E" w:rsidRPr="00672A24">
        <w:rPr>
          <w:rFonts w:ascii="Times New Roman" w:hAnsi="Times New Roman" w:cs="Times New Roman"/>
        </w:rPr>
        <w:instrText xml:space="preserve"> ADDIN ZOTERO_ITEM CSL_CITATION {"citationID":"c1oSyF4y","properties":{"formattedCitation":"(Federgruen et al.)","plainCitation":"(Federgruen et al.)","noteIndex":0},"citationItems":[{"id":2430,"uris":["http://zotero.org/users/local/KZl8ZL3A/items/SCZCFTWV"],"uri":["http://zotero.org/users/local/KZl8ZL3A/items/SCZCFTWV"],"itemData":{"id":2430,"type":"article-journal","title":"Supply chain analysis of contract farming","container-title":"Manufacturing &amp; Service Operations Management","page":"361-378","volume":"21","issue":"2","author":[{"family":"Federgruen","given":"Awi"},{"family":"Lall","given":"Upmanu"},{"family":"Şimşek","given":"A. Serdar"}],"issued":{"date-parts":[["2019"]]}}}],"schema":"https://github.com/citation-style-language/schema/raw/master/csl-citation.json"} </w:instrText>
      </w:r>
      <w:r w:rsidR="00520825" w:rsidRPr="00672A24">
        <w:rPr>
          <w:rFonts w:ascii="Times New Roman" w:hAnsi="Times New Roman" w:cs="Times New Roman"/>
        </w:rPr>
        <w:fldChar w:fldCharType="separate"/>
      </w:r>
      <w:r w:rsidR="00A8014E" w:rsidRPr="00672A24">
        <w:rPr>
          <w:rFonts w:ascii="Times New Roman" w:hAnsi="Times New Roman" w:cs="Times New Roman"/>
        </w:rPr>
        <w:t>(Federgruen et al.)</w:t>
      </w:r>
      <w:r w:rsidR="00520825" w:rsidRPr="00672A24">
        <w:rPr>
          <w:rFonts w:ascii="Times New Roman" w:hAnsi="Times New Roman" w:cs="Times New Roman"/>
        </w:rPr>
        <w:fldChar w:fldCharType="end"/>
      </w:r>
      <w:r w:rsidR="003A65E1" w:rsidRPr="00672A24">
        <w:rPr>
          <w:rFonts w:ascii="Times New Roman" w:hAnsi="Times New Roman" w:cs="Times New Roman"/>
        </w:rPr>
        <w:t>. Thus, t</w:t>
      </w:r>
      <w:r w:rsidR="00F72DD5" w:rsidRPr="00672A24">
        <w:rPr>
          <w:rFonts w:ascii="Times New Roman" w:hAnsi="Times New Roman" w:cs="Times New Roman"/>
        </w:rPr>
        <w:t xml:space="preserve">he </w:t>
      </w:r>
      <w:r w:rsidR="003A65E1" w:rsidRPr="00672A24">
        <w:rPr>
          <w:rFonts w:ascii="Times New Roman" w:hAnsi="Times New Roman" w:cs="Times New Roman"/>
        </w:rPr>
        <w:t>company</w:t>
      </w:r>
      <w:r w:rsidR="00F72DD5" w:rsidRPr="00672A24">
        <w:rPr>
          <w:rFonts w:ascii="Times New Roman" w:hAnsi="Times New Roman" w:cs="Times New Roman"/>
        </w:rPr>
        <w:t xml:space="preserve"> is committed to managing all the operations of the company</w:t>
      </w:r>
      <w:r w:rsidR="00581266" w:rsidRPr="00672A24">
        <w:rPr>
          <w:rFonts w:ascii="Times New Roman" w:hAnsi="Times New Roman" w:cs="Times New Roman"/>
        </w:rPr>
        <w:t xml:space="preserve"> as </w:t>
      </w:r>
      <w:r w:rsidR="00945093" w:rsidRPr="00672A24">
        <w:rPr>
          <w:rFonts w:ascii="Times New Roman" w:hAnsi="Times New Roman" w:cs="Times New Roman"/>
        </w:rPr>
        <w:t xml:space="preserve">the quality of the coffee can be easily crumbled by mismanagement in the supply </w:t>
      </w:r>
      <w:r w:rsidR="00945093" w:rsidRPr="00672A24">
        <w:rPr>
          <w:rFonts w:ascii="Times New Roman" w:hAnsi="Times New Roman" w:cs="Times New Roman"/>
        </w:rPr>
        <w:lastRenderedPageBreak/>
        <w:t xml:space="preserve">chain. </w:t>
      </w:r>
      <w:r w:rsidR="00136499" w:rsidRPr="00672A24">
        <w:rPr>
          <w:rFonts w:ascii="Times New Roman" w:hAnsi="Times New Roman" w:cs="Times New Roman"/>
        </w:rPr>
        <w:t>Without supply chain</w:t>
      </w:r>
      <w:r w:rsidR="00136499" w:rsidRPr="00672A24">
        <w:rPr>
          <w:rFonts w:ascii="Times New Roman" w:hAnsi="Times New Roman" w:cs="Times New Roman"/>
          <w:lang w:eastAsia="en-US"/>
        </w:rPr>
        <w:t xml:space="preserve"> optimization, </w:t>
      </w:r>
      <w:r w:rsidR="00136499" w:rsidRPr="00672A24">
        <w:rPr>
          <w:rFonts w:ascii="Times New Roman" w:hAnsi="Times New Roman" w:cs="Times New Roman"/>
        </w:rPr>
        <w:t>the company cannot serve its products to such a huge number and maintain the quality.</w:t>
      </w:r>
      <w:r w:rsidR="00FF2319" w:rsidRPr="00672A24">
        <w:rPr>
          <w:rFonts w:ascii="Times New Roman" w:hAnsi="Times New Roman" w:cs="Times New Roman"/>
        </w:rPr>
        <w:t xml:space="preserve"> For</w:t>
      </w:r>
      <w:r w:rsidR="00945093" w:rsidRPr="00672A24">
        <w:rPr>
          <w:rFonts w:ascii="Times New Roman" w:hAnsi="Times New Roman" w:cs="Times New Roman"/>
        </w:rPr>
        <w:t xml:space="preserve">this purpose, it has </w:t>
      </w:r>
      <w:r w:rsidR="006200CD" w:rsidRPr="00672A24">
        <w:rPr>
          <w:rFonts w:ascii="Times New Roman" w:hAnsi="Times New Roman" w:cs="Times New Roman"/>
        </w:rPr>
        <w:t>open</w:t>
      </w:r>
      <w:r w:rsidR="00FF2319" w:rsidRPr="00672A24">
        <w:rPr>
          <w:rFonts w:ascii="Times New Roman" w:hAnsi="Times New Roman" w:cs="Times New Roman"/>
        </w:rPr>
        <w:t>ed</w:t>
      </w:r>
      <w:r w:rsidR="006200CD" w:rsidRPr="00672A24">
        <w:rPr>
          <w:rFonts w:ascii="Times New Roman" w:hAnsi="Times New Roman" w:cs="Times New Roman"/>
        </w:rPr>
        <w:t xml:space="preserve"> company-owned stores and has </w:t>
      </w:r>
      <w:r w:rsidR="00FF2319" w:rsidRPr="00672A24">
        <w:rPr>
          <w:rFonts w:ascii="Times New Roman" w:hAnsi="Times New Roman" w:cs="Times New Roman"/>
        </w:rPr>
        <w:t xml:space="preserve">not gone for </w:t>
      </w:r>
      <w:r w:rsidR="006200CD" w:rsidRPr="00672A24">
        <w:rPr>
          <w:rFonts w:ascii="Times New Roman" w:hAnsi="Times New Roman" w:cs="Times New Roman"/>
        </w:rPr>
        <w:t>franchising</w:t>
      </w:r>
      <w:r w:rsidR="00FF2319" w:rsidRPr="00672A24">
        <w:rPr>
          <w:rFonts w:ascii="Times New Roman" w:hAnsi="Times New Roman" w:cs="Times New Roman"/>
        </w:rPr>
        <w:t xml:space="preserve"> with a fear of losing control over quality.</w:t>
      </w:r>
    </w:p>
    <w:p w:rsidR="00300160" w:rsidRPr="00672A24" w:rsidRDefault="00EA690F" w:rsidP="00E25E5C">
      <w:pPr>
        <w:rPr>
          <w:rFonts w:ascii="Times New Roman" w:hAnsi="Times New Roman" w:cs="Times New Roman"/>
        </w:rPr>
      </w:pPr>
      <w:r w:rsidRPr="00672A24">
        <w:rPr>
          <w:rFonts w:ascii="Times New Roman" w:hAnsi="Times New Roman" w:cs="Times New Roman"/>
        </w:rPr>
        <w:t xml:space="preserve">In addition, the company is highly committed to providing </w:t>
      </w:r>
      <w:r w:rsidR="008E0553" w:rsidRPr="00672A24">
        <w:rPr>
          <w:rFonts w:ascii="Times New Roman" w:hAnsi="Times New Roman" w:cs="Times New Roman"/>
        </w:rPr>
        <w:t>high-quality products and services. The primary objective of the company is not the cutting costs but to provide quality products.</w:t>
      </w:r>
      <w:r w:rsidR="00AE5506" w:rsidRPr="00672A24">
        <w:rPr>
          <w:rFonts w:ascii="Times New Roman" w:hAnsi="Times New Roman" w:cs="Times New Roman"/>
        </w:rPr>
        <w:t xml:space="preserve"> The company has successfully maintained the quality and now new customers come into stores </w:t>
      </w:r>
      <w:r w:rsidRPr="00672A24">
        <w:rPr>
          <w:rFonts w:ascii="Times New Roman" w:hAnsi="Times New Roman" w:cs="Times New Roman"/>
        </w:rPr>
        <w:t xml:space="preserve">by word-of-mouth. </w:t>
      </w:r>
      <w:r w:rsidR="00566A86" w:rsidRPr="00672A24">
        <w:rPr>
          <w:rFonts w:ascii="Times New Roman" w:hAnsi="Times New Roman" w:cs="Times New Roman"/>
        </w:rPr>
        <w:t>Moreover, the excellent quality also provides customers with tremendous experience at stores.</w:t>
      </w:r>
      <w:r w:rsidR="00E25E5C" w:rsidRPr="00672A24">
        <w:rPr>
          <w:rFonts w:ascii="Times New Roman" w:hAnsi="Times New Roman" w:cs="Times New Roman"/>
        </w:rPr>
        <w:t xml:space="preserve"> They have a </w:t>
      </w:r>
      <w:r w:rsidRPr="00672A24">
        <w:rPr>
          <w:rFonts w:ascii="Times New Roman" w:hAnsi="Times New Roman" w:cs="Times New Roman"/>
        </w:rPr>
        <w:t xml:space="preserve">consistently </w:t>
      </w:r>
      <w:r w:rsidR="00E25E5C" w:rsidRPr="00672A24">
        <w:rPr>
          <w:rFonts w:ascii="Times New Roman" w:hAnsi="Times New Roman" w:cs="Times New Roman"/>
        </w:rPr>
        <w:t>comfy</w:t>
      </w:r>
      <w:r w:rsidRPr="00672A24">
        <w:rPr>
          <w:rFonts w:ascii="Times New Roman" w:hAnsi="Times New Roman" w:cs="Times New Roman"/>
        </w:rPr>
        <w:t xml:space="preserve"> and </w:t>
      </w:r>
      <w:r w:rsidR="00E25E5C" w:rsidRPr="00672A24">
        <w:rPr>
          <w:rFonts w:ascii="Times New Roman" w:hAnsi="Times New Roman" w:cs="Times New Roman"/>
        </w:rPr>
        <w:t>friendly environment throughout their stores in the world.</w:t>
      </w:r>
    </w:p>
    <w:p w:rsidR="00E70873" w:rsidRPr="00672A24" w:rsidRDefault="00EA690F" w:rsidP="00894C5F">
      <w:pPr>
        <w:ind w:firstLine="0"/>
        <w:rPr>
          <w:rFonts w:ascii="Times New Roman" w:hAnsi="Times New Roman" w:cs="Times New Roman"/>
          <w:b/>
          <w:u w:val="single"/>
        </w:rPr>
      </w:pPr>
      <w:r w:rsidRPr="00672A24">
        <w:rPr>
          <w:rFonts w:ascii="Times New Roman" w:hAnsi="Times New Roman" w:cs="Times New Roman"/>
          <w:b/>
          <w:u w:val="single"/>
        </w:rPr>
        <w:t xml:space="preserve">Conclusion </w:t>
      </w:r>
    </w:p>
    <w:p w:rsidR="003E32F9" w:rsidRPr="00672A24" w:rsidRDefault="00EA690F" w:rsidP="00850DFA">
      <w:pPr>
        <w:rPr>
          <w:rFonts w:ascii="Times New Roman" w:eastAsia="Times New Roman" w:hAnsi="Times New Roman" w:cs="Times New Roman"/>
          <w:lang w:eastAsia="en-US"/>
        </w:rPr>
      </w:pPr>
      <w:r w:rsidRPr="00672A24">
        <w:rPr>
          <w:rFonts w:ascii="Times New Roman" w:hAnsi="Times New Roman" w:cs="Times New Roman"/>
        </w:rPr>
        <w:t xml:space="preserve">Businesses cannot </w:t>
      </w:r>
      <w:r w:rsidR="00BB380E" w:rsidRPr="00672A24">
        <w:rPr>
          <w:rFonts w:ascii="Times New Roman" w:hAnsi="Times New Roman" w:cs="Times New Roman"/>
        </w:rPr>
        <w:t>onlyflourish</w:t>
      </w:r>
      <w:r w:rsidRPr="00672A24">
        <w:rPr>
          <w:rFonts w:ascii="Times New Roman" w:hAnsi="Times New Roman" w:cs="Times New Roman"/>
        </w:rPr>
        <w:t xml:space="preserve"> by only selling </w:t>
      </w:r>
      <w:r w:rsidR="00BB380E" w:rsidRPr="00672A24">
        <w:rPr>
          <w:rFonts w:ascii="Times New Roman" w:hAnsi="Times New Roman" w:cs="Times New Roman"/>
        </w:rPr>
        <w:t>goods and services.</w:t>
      </w:r>
      <w:r w:rsidR="00BE1443" w:rsidRPr="00672A24">
        <w:rPr>
          <w:rFonts w:ascii="Times New Roman" w:hAnsi="Times New Roman" w:cs="Times New Roman"/>
        </w:rPr>
        <w:t xml:space="preserve"> They are also required to p</w:t>
      </w:r>
      <w:r w:rsidRPr="00672A24">
        <w:rPr>
          <w:rFonts w:ascii="Times New Roman" w:hAnsi="Times New Roman" w:cs="Times New Roman"/>
        </w:rPr>
        <w:t>rovid</w:t>
      </w:r>
      <w:r w:rsidR="00BE1443" w:rsidRPr="00672A24">
        <w:rPr>
          <w:rFonts w:ascii="Times New Roman" w:hAnsi="Times New Roman" w:cs="Times New Roman"/>
        </w:rPr>
        <w:t>e</w:t>
      </w:r>
      <w:r w:rsidRPr="00672A24">
        <w:rPr>
          <w:rFonts w:ascii="Times New Roman" w:hAnsi="Times New Roman" w:cs="Times New Roman"/>
        </w:rPr>
        <w:t xml:space="preserve"> positive experiences to </w:t>
      </w:r>
      <w:r w:rsidR="00BE1443" w:rsidRPr="00672A24">
        <w:rPr>
          <w:rFonts w:ascii="Times New Roman" w:hAnsi="Times New Roman" w:cs="Times New Roman"/>
        </w:rPr>
        <w:t xml:space="preserve">their </w:t>
      </w:r>
      <w:r w:rsidRPr="00672A24">
        <w:rPr>
          <w:rFonts w:ascii="Times New Roman" w:hAnsi="Times New Roman" w:cs="Times New Roman"/>
        </w:rPr>
        <w:t>employees</w:t>
      </w:r>
      <w:r w:rsidR="00BE1443" w:rsidRPr="00672A24">
        <w:rPr>
          <w:rFonts w:ascii="Times New Roman" w:hAnsi="Times New Roman" w:cs="Times New Roman"/>
        </w:rPr>
        <w:t xml:space="preserve">. This can be done by </w:t>
      </w:r>
      <w:r w:rsidRPr="00672A24">
        <w:rPr>
          <w:rFonts w:ascii="Times New Roman" w:hAnsi="Times New Roman" w:cs="Times New Roman"/>
        </w:rPr>
        <w:t>providing them a supportive working environment. Thus, organizations must decide carefully about the</w:t>
      </w:r>
      <w:r w:rsidR="00614E2B" w:rsidRPr="00672A24">
        <w:rPr>
          <w:rFonts w:ascii="Times New Roman" w:hAnsi="Times New Roman" w:cs="Times New Roman"/>
        </w:rPr>
        <w:t>ir</w:t>
      </w:r>
      <w:r w:rsidRPr="00672A24">
        <w:rPr>
          <w:rFonts w:ascii="Times New Roman" w:hAnsi="Times New Roman" w:cs="Times New Roman"/>
        </w:rPr>
        <w:t xml:space="preserve"> working environment</w:t>
      </w:r>
      <w:r w:rsidR="00614E2B" w:rsidRPr="00672A24">
        <w:rPr>
          <w:rFonts w:ascii="Times New Roman" w:hAnsi="Times New Roman" w:cs="Times New Roman"/>
        </w:rPr>
        <w:t>. Starbucks also practices this kind of p</w:t>
      </w:r>
      <w:r w:rsidR="009B1C90" w:rsidRPr="00672A24">
        <w:rPr>
          <w:rFonts w:ascii="Times New Roman" w:hAnsi="Times New Roman" w:cs="Times New Roman"/>
        </w:rPr>
        <w:t xml:space="preserve">ositive organizational behavior. </w:t>
      </w:r>
      <w:r w:rsidR="00614E2B" w:rsidRPr="00672A24">
        <w:rPr>
          <w:rFonts w:ascii="Times New Roman" w:hAnsi="Times New Roman" w:cs="Times New Roman"/>
        </w:rPr>
        <w:t xml:space="preserve">It considers its employees as its brand </w:t>
      </w:r>
      <w:r w:rsidR="009B1C90" w:rsidRPr="00672A24">
        <w:rPr>
          <w:rFonts w:ascii="Times New Roman" w:hAnsi="Times New Roman" w:cs="Times New Roman"/>
        </w:rPr>
        <w:t>ambassadors</w:t>
      </w:r>
      <w:r w:rsidR="00300160" w:rsidRPr="00672A24">
        <w:rPr>
          <w:rFonts w:ascii="Times New Roman" w:hAnsi="Times New Roman" w:cs="Times New Roman"/>
        </w:rPr>
        <w:t>.</w:t>
      </w:r>
      <w:r w:rsidR="00763E7F" w:rsidRPr="00672A24">
        <w:rPr>
          <w:rFonts w:ascii="Times New Roman" w:hAnsi="Times New Roman" w:cs="Times New Roman"/>
        </w:rPr>
        <w:t xml:space="preserve"> It practices the employees-first approach and tries to develop a </w:t>
      </w:r>
      <w:r w:rsidR="006C7C74" w:rsidRPr="00672A24">
        <w:rPr>
          <w:rFonts w:ascii="Times New Roman" w:hAnsi="Times New Roman" w:cs="Times New Roman"/>
        </w:rPr>
        <w:t xml:space="preserve">strong </w:t>
      </w:r>
      <w:r w:rsidR="006C7C74" w:rsidRPr="00672A24">
        <w:rPr>
          <w:rFonts w:ascii="Times New Roman" w:eastAsia="Times New Roman" w:hAnsi="Times New Roman" w:cs="Times New Roman"/>
          <w:lang w:eastAsia="en-US"/>
        </w:rPr>
        <w:t xml:space="preserve">bond </w:t>
      </w:r>
      <w:r w:rsidR="00763E7F" w:rsidRPr="00672A24">
        <w:rPr>
          <w:rFonts w:ascii="Times New Roman" w:eastAsia="Times New Roman" w:hAnsi="Times New Roman" w:cs="Times New Roman"/>
          <w:lang w:eastAsia="en-US"/>
        </w:rPr>
        <w:t xml:space="preserve">with each of </w:t>
      </w:r>
      <w:r w:rsidR="006C7C74" w:rsidRPr="00672A24">
        <w:rPr>
          <w:rFonts w:ascii="Times New Roman" w:eastAsia="Times New Roman" w:hAnsi="Times New Roman" w:cs="Times New Roman"/>
          <w:lang w:eastAsia="en-US"/>
        </w:rPr>
        <w:t xml:space="preserve">its employees. It calls its employees partners and devises different </w:t>
      </w:r>
      <w:r w:rsidR="006C7C74" w:rsidRPr="00672A24">
        <w:rPr>
          <w:rFonts w:ascii="Times New Roman" w:hAnsi="Times New Roman" w:cs="Times New Roman"/>
        </w:rPr>
        <w:t xml:space="preserve">strategies for their welfare. Even the </w:t>
      </w:r>
      <w:r w:rsidR="00763E7F" w:rsidRPr="00672A24">
        <w:rPr>
          <w:rFonts w:ascii="Times New Roman" w:hAnsi="Times New Roman" w:cs="Times New Roman"/>
        </w:rPr>
        <w:t xml:space="preserve">part-time </w:t>
      </w:r>
      <w:r w:rsidR="006C7C74" w:rsidRPr="00672A24">
        <w:rPr>
          <w:rFonts w:ascii="Times New Roman" w:hAnsi="Times New Roman" w:cs="Times New Roman"/>
        </w:rPr>
        <w:t>employees at Starbucks</w:t>
      </w:r>
      <w:r w:rsidR="006C7FA7" w:rsidRPr="00672A24">
        <w:rPr>
          <w:rFonts w:ascii="Times New Roman" w:hAnsi="Times New Roman" w:cs="Times New Roman"/>
        </w:rPr>
        <w:t xml:space="preserve"> receive stock options as well as </w:t>
      </w:r>
      <w:r w:rsidR="00763E7F" w:rsidRPr="00672A24">
        <w:rPr>
          <w:rFonts w:ascii="Times New Roman" w:hAnsi="Times New Roman" w:cs="Times New Roman"/>
        </w:rPr>
        <w:t xml:space="preserve">health insurance. </w:t>
      </w:r>
      <w:r w:rsidR="00850DFA" w:rsidRPr="00672A24">
        <w:rPr>
          <w:rFonts w:ascii="Times New Roman" w:hAnsi="Times New Roman" w:cs="Times New Roman"/>
        </w:rPr>
        <w:t>This e</w:t>
      </w:r>
      <w:r w:rsidR="00D75B01" w:rsidRPr="00672A24">
        <w:rPr>
          <w:rFonts w:ascii="Times New Roman" w:hAnsi="Times New Roman" w:cs="Times New Roman"/>
          <w:lang w:eastAsia="en-US"/>
        </w:rPr>
        <w:t>mployee engagement</w:t>
      </w:r>
      <w:r w:rsidR="00850DFA" w:rsidRPr="00672A24">
        <w:rPr>
          <w:rFonts w:ascii="Times New Roman" w:hAnsi="Times New Roman" w:cs="Times New Roman"/>
        </w:rPr>
        <w:t xml:space="preserve"> brings positive impacts over the organization success. This increases employee’s </w:t>
      </w:r>
      <w:r w:rsidR="00D75B01" w:rsidRPr="00672A24">
        <w:rPr>
          <w:rFonts w:ascii="Times New Roman" w:hAnsi="Times New Roman" w:cs="Times New Roman"/>
          <w:lang w:eastAsia="en-US"/>
        </w:rPr>
        <w:t>morale, motivat</w:t>
      </w:r>
      <w:r w:rsidR="00850DFA" w:rsidRPr="00672A24">
        <w:rPr>
          <w:rFonts w:ascii="Times New Roman" w:hAnsi="Times New Roman" w:cs="Times New Roman"/>
        </w:rPr>
        <w:t>e them and make them more efficient</w:t>
      </w:r>
      <w:r w:rsidR="00520825" w:rsidRPr="00672A24">
        <w:rPr>
          <w:rFonts w:ascii="Times New Roman" w:hAnsi="Times New Roman" w:cs="Times New Roman"/>
        </w:rPr>
        <w:fldChar w:fldCharType="begin"/>
      </w:r>
      <w:r w:rsidR="00E76EBB" w:rsidRPr="00672A24">
        <w:rPr>
          <w:rFonts w:ascii="Times New Roman" w:hAnsi="Times New Roman" w:cs="Times New Roman"/>
        </w:rPr>
        <w:instrText xml:space="preserve"> ADDIN ZOTERO_ITEM CSL_CITATION {"citationID":"pv9BBeTj","properties":{"formattedCitation":"(Liu and Zhang)","plainCitation":"(Liu and Zhang)","noteIndex":0},"citationItems":[{"id":2433,"uris":["http://zotero.org/users/local/KZl8ZL3A/items/S7GUJGK5"],"uri":["http://zotero.org/users/local/KZl8ZL3A/items/S7GUJGK5"],"itemData":{"id":2433,"type":"paper-conference","title":"The Influence of Employees’ Motivation Management on Teamwork: Taking Starbucks as an Example","container-title":"2019 International Conference on Management, Education Technology and Economics (ICMETE 2019)","publisher":"Atlantis Press","ISBN":"94-6252-725-3","author":[{"family":"Liu","given":"Yiting"},{"family":"Zhang","given":"Jinling"}],"issued":{"date-parts":[["2019"]]}}}],"schema":"https://github.com/citation-style-language/schema/raw/master/csl-citation.json"} </w:instrText>
      </w:r>
      <w:r w:rsidR="00520825" w:rsidRPr="00672A24">
        <w:rPr>
          <w:rFonts w:ascii="Times New Roman" w:hAnsi="Times New Roman" w:cs="Times New Roman"/>
        </w:rPr>
        <w:fldChar w:fldCharType="separate"/>
      </w:r>
      <w:r w:rsidR="00E76EBB" w:rsidRPr="00672A24">
        <w:rPr>
          <w:rFonts w:ascii="Times New Roman" w:hAnsi="Times New Roman" w:cs="Times New Roman"/>
        </w:rPr>
        <w:t>(Liu and Zhang)</w:t>
      </w:r>
      <w:r w:rsidR="00520825" w:rsidRPr="00672A24">
        <w:rPr>
          <w:rFonts w:ascii="Times New Roman" w:hAnsi="Times New Roman" w:cs="Times New Roman"/>
        </w:rPr>
        <w:fldChar w:fldCharType="end"/>
      </w:r>
      <w:r w:rsidR="00850DFA" w:rsidRPr="00672A24">
        <w:rPr>
          <w:rFonts w:ascii="Times New Roman" w:hAnsi="Times New Roman" w:cs="Times New Roman"/>
        </w:rPr>
        <w:t>.</w:t>
      </w:r>
      <w:r w:rsidR="006C7FA7" w:rsidRPr="00672A24">
        <w:rPr>
          <w:rFonts w:ascii="Times New Roman" w:eastAsia="Times New Roman" w:hAnsi="Times New Roman" w:cs="Times New Roman"/>
          <w:lang w:eastAsia="en-US"/>
        </w:rPr>
        <w:t xml:space="preserve">Moreover, during the </w:t>
      </w:r>
      <w:r w:rsidR="00763E7F" w:rsidRPr="00672A24">
        <w:rPr>
          <w:rFonts w:ascii="Times New Roman" w:eastAsia="Times New Roman" w:hAnsi="Times New Roman" w:cs="Times New Roman"/>
          <w:lang w:eastAsia="en-US"/>
        </w:rPr>
        <w:t xml:space="preserve">global financial crisis, </w:t>
      </w:r>
      <w:r w:rsidR="006C7FA7" w:rsidRPr="00672A24">
        <w:rPr>
          <w:rFonts w:ascii="Times New Roman" w:eastAsia="Times New Roman" w:hAnsi="Times New Roman" w:cs="Times New Roman"/>
          <w:lang w:eastAsia="en-US"/>
        </w:rPr>
        <w:t xml:space="preserve">it does not cut its HR costs rather continue investing in </w:t>
      </w:r>
      <w:r w:rsidR="00763E7F" w:rsidRPr="00672A24">
        <w:rPr>
          <w:rFonts w:ascii="Times New Roman" w:eastAsia="Times New Roman" w:hAnsi="Times New Roman" w:cs="Times New Roman"/>
          <w:lang w:eastAsia="en-US"/>
        </w:rPr>
        <w:t>staff training</w:t>
      </w:r>
      <w:r w:rsidR="006C7FA7" w:rsidRPr="00672A24">
        <w:rPr>
          <w:rFonts w:ascii="Times New Roman" w:eastAsia="Times New Roman" w:hAnsi="Times New Roman" w:cs="Times New Roman"/>
          <w:lang w:eastAsia="en-US"/>
        </w:rPr>
        <w:t xml:space="preserve"> to maintain the quality of its products and services</w:t>
      </w:r>
      <w:r w:rsidR="00D86753" w:rsidRPr="00672A24">
        <w:rPr>
          <w:rFonts w:ascii="Times New Roman" w:eastAsia="Times New Roman" w:hAnsi="Times New Roman" w:cs="Times New Roman"/>
          <w:lang w:eastAsia="en-US"/>
        </w:rPr>
        <w:t>.</w:t>
      </w:r>
    </w:p>
    <w:p w:rsidR="00AD6036" w:rsidRPr="00672A24" w:rsidRDefault="00EA690F" w:rsidP="00AD6036">
      <w:pPr>
        <w:rPr>
          <w:rFonts w:ascii="Times New Roman" w:hAnsi="Times New Roman" w:cs="Times New Roman"/>
        </w:rPr>
      </w:pPr>
      <w:r w:rsidRPr="00672A24">
        <w:rPr>
          <w:rFonts w:ascii="Times New Roman" w:eastAsia="Times New Roman" w:hAnsi="Times New Roman" w:cs="Times New Roman"/>
          <w:lang w:eastAsia="en-US"/>
        </w:rPr>
        <w:t xml:space="preserve">Additionally, it has a </w:t>
      </w:r>
      <w:r w:rsidR="00AA291F" w:rsidRPr="00672A24">
        <w:rPr>
          <w:rFonts w:ascii="Times New Roman" w:eastAsia="Times New Roman" w:hAnsi="Times New Roman" w:cs="Times New Roman"/>
          <w:lang w:eastAsia="en-US"/>
        </w:rPr>
        <w:t xml:space="preserve">powerful </w:t>
      </w:r>
      <w:r w:rsidRPr="00672A24">
        <w:rPr>
          <w:rFonts w:ascii="Times New Roman" w:eastAsia="Times New Roman" w:hAnsi="Times New Roman" w:cs="Times New Roman"/>
          <w:lang w:eastAsia="en-US"/>
        </w:rPr>
        <w:t>culture as it is linked with its</w:t>
      </w:r>
      <w:r w:rsidR="00AA291F" w:rsidRPr="00672A24">
        <w:rPr>
          <w:rFonts w:ascii="Times New Roman" w:eastAsia="Times New Roman" w:hAnsi="Times New Roman" w:cs="Times New Roman"/>
          <w:lang w:eastAsia="en-US"/>
        </w:rPr>
        <w:t xml:space="preserve"> distinctive capabilities. </w:t>
      </w:r>
      <w:r w:rsidR="008D50BB" w:rsidRPr="00672A24">
        <w:rPr>
          <w:rFonts w:ascii="Times New Roman" w:eastAsia="Times New Roman" w:hAnsi="Times New Roman" w:cs="Times New Roman"/>
          <w:lang w:eastAsia="en-US"/>
        </w:rPr>
        <w:t xml:space="preserve">The culture is the distinct feature of the Starbucks stores. People working at Starbucks are </w:t>
      </w:r>
      <w:r w:rsidR="008D50BB" w:rsidRPr="00672A24">
        <w:rPr>
          <w:rFonts w:ascii="Times New Roman" w:eastAsia="Times New Roman" w:hAnsi="Times New Roman" w:cs="Times New Roman"/>
          <w:lang w:eastAsia="en-US"/>
        </w:rPr>
        <w:lastRenderedPageBreak/>
        <w:t>specifically trained to deal with customers. Customers in the stores come not for the purpose of having coffee or</w:t>
      </w:r>
      <w:r w:rsidR="00DC7297" w:rsidRPr="00672A24">
        <w:rPr>
          <w:rFonts w:ascii="Times New Roman" w:eastAsia="Times New Roman" w:hAnsi="Times New Roman" w:cs="Times New Roman"/>
          <w:lang w:eastAsia="en-US"/>
        </w:rPr>
        <w:t xml:space="preserve"> other</w:t>
      </w:r>
      <w:r w:rsidR="008D50BB" w:rsidRPr="00672A24">
        <w:rPr>
          <w:rFonts w:ascii="Times New Roman" w:eastAsia="Times New Roman" w:hAnsi="Times New Roman" w:cs="Times New Roman"/>
          <w:lang w:eastAsia="en-US"/>
        </w:rPr>
        <w:t xml:space="preserve"> products but also to have a distinct experience.</w:t>
      </w:r>
      <w:r w:rsidR="00843F03" w:rsidRPr="00672A24">
        <w:rPr>
          <w:rFonts w:ascii="Times New Roman" w:eastAsia="Times New Roman" w:hAnsi="Times New Roman" w:cs="Times New Roman"/>
          <w:lang w:eastAsia="en-US"/>
        </w:rPr>
        <w:t xml:space="preserve"> Along with customers Starbucks also want to give valuable experience to its employees.</w:t>
      </w:r>
      <w:r w:rsidRPr="00672A24">
        <w:rPr>
          <w:rFonts w:ascii="Times New Roman" w:eastAsia="Times New Roman" w:hAnsi="Times New Roman" w:cs="Times New Roman"/>
          <w:lang w:eastAsia="en-US"/>
        </w:rPr>
        <w:t xml:space="preserve"> It offers them </w:t>
      </w:r>
      <w:r w:rsidR="00843F03" w:rsidRPr="00672A24">
        <w:rPr>
          <w:rFonts w:ascii="Times New Roman" w:hAnsi="Times New Roman" w:cs="Times New Roman"/>
        </w:rPr>
        <w:t xml:space="preserve">health coverage and equity in the company </w:t>
      </w:r>
      <w:r w:rsidRPr="00672A24">
        <w:rPr>
          <w:rFonts w:ascii="Times New Roman" w:hAnsi="Times New Roman" w:cs="Times New Roman"/>
        </w:rPr>
        <w:t>along with other facilities.</w:t>
      </w:r>
    </w:p>
    <w:p w:rsidR="003B71E2" w:rsidRPr="00672A24" w:rsidRDefault="00EA690F" w:rsidP="003B71E2">
      <w:pPr>
        <w:rPr>
          <w:rFonts w:ascii="Times New Roman" w:hAnsi="Times New Roman" w:cs="Times New Roman"/>
        </w:rPr>
      </w:pPr>
      <w:r w:rsidRPr="00672A24">
        <w:rPr>
          <w:rFonts w:ascii="Times New Roman" w:hAnsi="Times New Roman" w:cs="Times New Roman"/>
        </w:rPr>
        <w:t xml:space="preserve">Moreover, the ethical practices of </w:t>
      </w:r>
      <w:r w:rsidR="00843F03" w:rsidRPr="00672A24">
        <w:rPr>
          <w:rFonts w:ascii="Times New Roman" w:hAnsi="Times New Roman" w:cs="Times New Roman"/>
        </w:rPr>
        <w:t xml:space="preserve">Starbucks </w:t>
      </w:r>
      <w:r w:rsidRPr="00672A24">
        <w:rPr>
          <w:rFonts w:ascii="Times New Roman" w:hAnsi="Times New Roman" w:cs="Times New Roman"/>
        </w:rPr>
        <w:t>are considered as a standard in the business world. Its leaders are role model in practicing ethical values in the organization.</w:t>
      </w:r>
      <w:r w:rsidR="007B7795" w:rsidRPr="00672A24">
        <w:rPr>
          <w:rFonts w:ascii="Times New Roman" w:hAnsi="Times New Roman" w:cs="Times New Roman"/>
        </w:rPr>
        <w:t xml:space="preserve"> As a part of its ethical practices, there is also included diversity and </w:t>
      </w:r>
      <w:r w:rsidR="00A76AF0" w:rsidRPr="00672A24">
        <w:rPr>
          <w:rFonts w:ascii="Times New Roman" w:hAnsi="Times New Roman" w:cs="Times New Roman"/>
        </w:rPr>
        <w:t xml:space="preserve">inclusion. Its diversity strategy not only focuses on the customers but also over the </w:t>
      </w:r>
      <w:r w:rsidR="00843F03" w:rsidRPr="00672A24">
        <w:rPr>
          <w:rFonts w:ascii="Times New Roman" w:hAnsi="Times New Roman" w:cs="Times New Roman"/>
        </w:rPr>
        <w:t xml:space="preserve">partners,suppliers, and communities. </w:t>
      </w:r>
      <w:r w:rsidR="00A76AF0" w:rsidRPr="00672A24">
        <w:rPr>
          <w:rFonts w:ascii="Times New Roman" w:hAnsi="Times New Roman" w:cs="Times New Roman"/>
        </w:rPr>
        <w:t>It also allows minority and women to become part of the organization.</w:t>
      </w:r>
      <w:r w:rsidRPr="00672A24">
        <w:rPr>
          <w:rFonts w:ascii="Times New Roman" w:hAnsi="Times New Roman" w:cs="Times New Roman"/>
        </w:rPr>
        <w:t xml:space="preserve"> In addition, the company is having </w:t>
      </w:r>
      <w:r w:rsidR="00843F03" w:rsidRPr="00672A24">
        <w:rPr>
          <w:rFonts w:ascii="Times New Roman" w:hAnsi="Times New Roman" w:cs="Times New Roman"/>
        </w:rPr>
        <w:t>a decentralized organizational structure that</w:t>
      </w:r>
      <w:r w:rsidRPr="00672A24">
        <w:rPr>
          <w:rFonts w:ascii="Times New Roman" w:hAnsi="Times New Roman" w:cs="Times New Roman"/>
        </w:rPr>
        <w:t xml:space="preserve"> is fostering innovation among employees. Furthermore, the company is committed to it's social responsibly and has running different programs that promote this strategy. </w:t>
      </w:r>
    </w:p>
    <w:p w:rsidR="00843F03" w:rsidRPr="00672A24" w:rsidRDefault="00EA690F" w:rsidP="00424E48">
      <w:pPr>
        <w:rPr>
          <w:rFonts w:ascii="Times New Roman" w:hAnsi="Times New Roman" w:cs="Times New Roman"/>
        </w:rPr>
      </w:pPr>
      <w:r w:rsidRPr="00672A24">
        <w:rPr>
          <w:rFonts w:ascii="Times New Roman" w:hAnsi="Times New Roman" w:cs="Times New Roman"/>
        </w:rPr>
        <w:t xml:space="preserve">One of the success factors of </w:t>
      </w:r>
      <w:r w:rsidRPr="00672A24">
        <w:rPr>
          <w:rFonts w:ascii="Times New Roman" w:eastAsia="Times New Roman" w:hAnsi="Times New Roman" w:cs="Times New Roman"/>
          <w:lang w:eastAsia="en-US"/>
        </w:rPr>
        <w:t>Starbucks is its effective lea</w:t>
      </w:r>
      <w:r w:rsidR="0037221D" w:rsidRPr="00672A24">
        <w:rPr>
          <w:rFonts w:ascii="Times New Roman" w:eastAsia="Times New Roman" w:hAnsi="Times New Roman" w:cs="Times New Roman"/>
          <w:lang w:eastAsia="en-US"/>
        </w:rPr>
        <w:t xml:space="preserve">dership. They have adopted the </w:t>
      </w:r>
      <w:r w:rsidRPr="00672A24">
        <w:rPr>
          <w:rFonts w:ascii="Times New Roman" w:hAnsi="Times New Roman" w:cs="Times New Roman"/>
        </w:rPr>
        <w:t xml:space="preserve">servant leadership style </w:t>
      </w:r>
      <w:r w:rsidR="0037221D" w:rsidRPr="00672A24">
        <w:rPr>
          <w:rFonts w:ascii="Times New Roman" w:hAnsi="Times New Roman" w:cs="Times New Roman"/>
        </w:rPr>
        <w:t>which has provided the organization many benefits. It has strengthened the bond between the company and its employees</w:t>
      </w:r>
      <w:r w:rsidR="00520825" w:rsidRPr="00672A24">
        <w:rPr>
          <w:rFonts w:ascii="Times New Roman" w:hAnsi="Times New Roman" w:cs="Times New Roman"/>
        </w:rPr>
        <w:fldChar w:fldCharType="begin"/>
      </w:r>
      <w:r w:rsidR="00A8014E" w:rsidRPr="00672A24">
        <w:rPr>
          <w:rFonts w:ascii="Times New Roman" w:hAnsi="Times New Roman" w:cs="Times New Roman"/>
        </w:rPr>
        <w:instrText xml:space="preserve"> ADDIN ZOTERO_ITEM CSL_CITATION {"citationID":"ekVvFq83","properties":{"formattedCitation":"(Gavin)","plainCitation":"(Gavin)","noteIndex":0},"citationItems":[{"id":2429,"uris":["http://zotero.org/users/local/KZl8ZL3A/items/J8WAFIWZ"],"uri":["http://zotero.org/users/local/KZl8ZL3A/items/J8WAFIWZ"],"itemData":{"id":2429,"type":"article-journal","title":"Starbucks exceptionalism: An institutional ethnographic exploration of coffee culture in America","container-title":"Journal of Psychological Issues in Organizational Culture","page":"44-58","volume":"4","issue":"3","author":[{"family":"Gavin","given":"Diane"}],"issued":{"date-parts":[["2013"]]}}}],"schema":"https://github.com/citation-style-language/schema/raw/master/csl-citation.json"} </w:instrText>
      </w:r>
      <w:r w:rsidR="00520825" w:rsidRPr="00672A24">
        <w:rPr>
          <w:rFonts w:ascii="Times New Roman" w:hAnsi="Times New Roman" w:cs="Times New Roman"/>
        </w:rPr>
        <w:fldChar w:fldCharType="separate"/>
      </w:r>
      <w:r w:rsidR="00A8014E" w:rsidRPr="00672A24">
        <w:rPr>
          <w:rFonts w:ascii="Times New Roman" w:hAnsi="Times New Roman" w:cs="Times New Roman"/>
        </w:rPr>
        <w:t>(Gavin)</w:t>
      </w:r>
      <w:r w:rsidR="00520825" w:rsidRPr="00672A24">
        <w:rPr>
          <w:rFonts w:ascii="Times New Roman" w:hAnsi="Times New Roman" w:cs="Times New Roman"/>
        </w:rPr>
        <w:fldChar w:fldCharType="end"/>
      </w:r>
      <w:r w:rsidR="0037221D" w:rsidRPr="00672A24">
        <w:rPr>
          <w:rFonts w:ascii="Times New Roman" w:hAnsi="Times New Roman" w:cs="Times New Roman"/>
        </w:rPr>
        <w:t>. It has also strengthened the relations between the company and its customers.</w:t>
      </w:r>
      <w:r w:rsidR="000E7066" w:rsidRPr="00672A24">
        <w:rPr>
          <w:rFonts w:ascii="Times New Roman" w:hAnsi="Times New Roman" w:cs="Times New Roman"/>
        </w:rPr>
        <w:t xml:space="preserve"> The leadership do not compromise over the quality and successfully manage its all supply chain functions. </w:t>
      </w:r>
    </w:p>
    <w:p w:rsidR="00E70873" w:rsidRPr="00672A24" w:rsidRDefault="00EA690F" w:rsidP="0044066B">
      <w:pPr>
        <w:rPr>
          <w:rFonts w:ascii="Times New Roman" w:hAnsi="Times New Roman" w:cs="Times New Roman"/>
        </w:rPr>
      </w:pPr>
      <w:r w:rsidRPr="00672A24">
        <w:rPr>
          <w:rFonts w:ascii="Times New Roman" w:hAnsi="Times New Roman" w:cs="Times New Roman"/>
        </w:rPr>
        <w:t>Therefore</w:t>
      </w:r>
      <w:r w:rsidR="00424E48" w:rsidRPr="00672A24">
        <w:rPr>
          <w:rFonts w:ascii="Times New Roman" w:hAnsi="Times New Roman" w:cs="Times New Roman"/>
        </w:rPr>
        <w:t xml:space="preserve">, Starbucks has such an astonishing and attractive </w:t>
      </w:r>
      <w:r w:rsidRPr="00672A24">
        <w:rPr>
          <w:rFonts w:ascii="Times New Roman" w:hAnsi="Times New Roman" w:cs="Times New Roman"/>
        </w:rPr>
        <w:t>organizationalculture that</w:t>
      </w:r>
      <w:r w:rsidR="004E7244" w:rsidRPr="00672A24">
        <w:rPr>
          <w:rFonts w:ascii="Times New Roman" w:hAnsi="Times New Roman" w:cs="Times New Roman"/>
        </w:rPr>
        <w:t xml:space="preserve"> it has fascinated me much. After my graduation, I would also like to become part of the Starbucks distinct culture.</w:t>
      </w:r>
      <w:r w:rsidR="00836B7B" w:rsidRPr="00672A24">
        <w:rPr>
          <w:rFonts w:ascii="Times New Roman" w:hAnsi="Times New Roman" w:cs="Times New Roman"/>
        </w:rPr>
        <w:t xml:space="preserve"> I would then get the experience of a specific environment that is the part of every store of the Starbucks in the world.</w:t>
      </w:r>
      <w:r w:rsidR="008C773A" w:rsidRPr="00672A24">
        <w:rPr>
          <w:rFonts w:ascii="Times New Roman" w:hAnsi="Times New Roman" w:cs="Times New Roman"/>
        </w:rPr>
        <w:t xml:space="preserve">In addition, the practices of the organization in the context of social responsibly also attract me to become part of the organization. </w:t>
      </w:r>
      <w:r w:rsidR="0007691D" w:rsidRPr="00672A24">
        <w:rPr>
          <w:rFonts w:ascii="Times New Roman" w:hAnsi="Times New Roman" w:cs="Times New Roman"/>
        </w:rPr>
        <w:t xml:space="preserve">Moreover, the leadership of the company also attract me and I want to work under this kind of leadership. I am a person that </w:t>
      </w:r>
      <w:r w:rsidR="0007691D" w:rsidRPr="00672A24">
        <w:rPr>
          <w:rFonts w:ascii="Times New Roman" w:hAnsi="Times New Roman" w:cs="Times New Roman"/>
        </w:rPr>
        <w:lastRenderedPageBreak/>
        <w:t>also like to have innovation and I am a risk taker. This will be an excellent opportunity for me to join this organization and use my potential for the success of my career</w:t>
      </w:r>
      <w:r w:rsidR="00AA6CD1" w:rsidRPr="00672A24">
        <w:rPr>
          <w:rFonts w:ascii="Times New Roman" w:hAnsi="Times New Roman" w:cs="Times New Roman"/>
        </w:rPr>
        <w:t xml:space="preserve"> as a leader.</w:t>
      </w:r>
    </w:p>
    <w:p w:rsidR="00E614DD" w:rsidRPr="00672A24" w:rsidRDefault="00520825" w:rsidP="00485053">
      <w:pPr>
        <w:pStyle w:val="SectionTitle"/>
        <w:rPr>
          <w:rFonts w:ascii="Times New Roman" w:hAnsi="Times New Roman" w:cs="Times New Roman"/>
        </w:rPr>
      </w:pPr>
      <w:sdt>
        <w:sdtPr>
          <w:rPr>
            <w:rFonts w:ascii="Times New Roman" w:hAnsi="Times New Roman" w:cs="Times New Roman"/>
          </w:rPr>
          <w:alias w:val="Works Cited:"/>
          <w:tag w:val="Works Cited:"/>
          <w:id w:val="1884596268"/>
          <w:placeholder>
            <w:docPart w:val="84840EE0329540E5A389FAD143582B30"/>
          </w:placeholder>
          <w:temporary/>
          <w:showingPlcHdr/>
        </w:sdtPr>
        <w:sdtContent>
          <w:r w:rsidR="009D4EB3" w:rsidRPr="00672A24">
            <w:rPr>
              <w:rFonts w:ascii="Times New Roman" w:hAnsi="Times New Roman" w:cs="Times New Roman"/>
            </w:rPr>
            <w:t>Works Cited</w:t>
          </w:r>
        </w:sdtContent>
      </w:sdt>
    </w:p>
    <w:p w:rsidR="00E76EBB" w:rsidRPr="00672A24" w:rsidRDefault="00520825" w:rsidP="00E76EBB">
      <w:pPr>
        <w:pStyle w:val="Bibliography"/>
        <w:rPr>
          <w:rFonts w:ascii="Times New Roman" w:hAnsi="Times New Roman" w:cs="Times New Roman"/>
        </w:rPr>
      </w:pPr>
      <w:r w:rsidRPr="00672A24">
        <w:rPr>
          <w:rFonts w:ascii="Times New Roman" w:hAnsi="Times New Roman" w:cs="Times New Roman"/>
        </w:rPr>
        <w:fldChar w:fldCharType="begin"/>
      </w:r>
      <w:r w:rsidR="00EA690F" w:rsidRPr="00672A24">
        <w:rPr>
          <w:rFonts w:ascii="Times New Roman" w:hAnsi="Times New Roman" w:cs="Times New Roman"/>
        </w:rPr>
        <w:instrText xml:space="preserve"> ADDIN ZOTERO_BIBL {"uncited":[],"omitted":[],"custom":[]} CSL_BIBLIOGRAPHY </w:instrText>
      </w:r>
      <w:r w:rsidRPr="00672A24">
        <w:rPr>
          <w:rFonts w:ascii="Times New Roman" w:hAnsi="Times New Roman" w:cs="Times New Roman"/>
        </w:rPr>
        <w:fldChar w:fldCharType="separate"/>
      </w:r>
      <w:r w:rsidR="00EA690F" w:rsidRPr="00672A24">
        <w:rPr>
          <w:rFonts w:ascii="Times New Roman" w:hAnsi="Times New Roman" w:cs="Times New Roman"/>
        </w:rPr>
        <w:t xml:space="preserve">Federgruen, Awi, et al. “Supply Chain Analysis of Contract Farming.” </w:t>
      </w:r>
      <w:r w:rsidR="00EA690F" w:rsidRPr="00672A24">
        <w:rPr>
          <w:rFonts w:ascii="Times New Roman" w:hAnsi="Times New Roman" w:cs="Times New Roman"/>
          <w:i/>
          <w:iCs/>
        </w:rPr>
        <w:t>Manufacturing &amp; Service Operations Management</w:t>
      </w:r>
      <w:r w:rsidR="00EA690F" w:rsidRPr="00672A24">
        <w:rPr>
          <w:rFonts w:ascii="Times New Roman" w:hAnsi="Times New Roman" w:cs="Times New Roman"/>
        </w:rPr>
        <w:t>, vol. 21, no. 2, 2019, pp. 361–78.</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Gavin, Diane. “Starbucks Exceptionalism: An Institutional Ethnographic Exploration of Coffee Culture in America.” </w:t>
      </w:r>
      <w:r w:rsidRPr="00672A24">
        <w:rPr>
          <w:rFonts w:ascii="Times New Roman" w:hAnsi="Times New Roman" w:cs="Times New Roman"/>
          <w:i/>
          <w:iCs/>
        </w:rPr>
        <w:t>Journal of Psychological Issues in Organizational Culture</w:t>
      </w:r>
      <w:r w:rsidRPr="00672A24">
        <w:rPr>
          <w:rFonts w:ascii="Times New Roman" w:hAnsi="Times New Roman" w:cs="Times New Roman"/>
        </w:rPr>
        <w:t>, vol. 4, no. 3, 2013, pp. 44–58.</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Liu, Yiting, and Jinling Zhang. “The Influence of Employees’ Motivation Management on Teamwork: Taking Starbucks as an Example.” </w:t>
      </w:r>
      <w:r w:rsidRPr="00672A24">
        <w:rPr>
          <w:rFonts w:ascii="Times New Roman" w:hAnsi="Times New Roman" w:cs="Times New Roman"/>
          <w:i/>
          <w:iCs/>
        </w:rPr>
        <w:t>2019 International Conference on Management, Education Technology and Economics (ICMETE 2019)</w:t>
      </w:r>
      <w:r w:rsidRPr="00672A24">
        <w:rPr>
          <w:rFonts w:ascii="Times New Roman" w:hAnsi="Times New Roman" w:cs="Times New Roman"/>
        </w:rPr>
        <w:t>, Atlantis Press, 2019.</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Mason, Andrew, et al. “STARBUCKS: A CASE STUDY OF EFFECTIVE MANAGEMENT IN THE COFFEE INDUSTRY.” </w:t>
      </w:r>
      <w:r w:rsidRPr="00672A24">
        <w:rPr>
          <w:rFonts w:ascii="Times New Roman" w:hAnsi="Times New Roman" w:cs="Times New Roman"/>
          <w:i/>
          <w:iCs/>
        </w:rPr>
        <w:t>Journal of International Management Studies</w:t>
      </w:r>
      <w:r w:rsidRPr="00672A24">
        <w:rPr>
          <w:rFonts w:ascii="Times New Roman" w:hAnsi="Times New Roman" w:cs="Times New Roman"/>
        </w:rPr>
        <w:t>, vol. 17, no. 1, 2017.</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Moorhead, Gregory, and Ricky W. Griffin. </w:t>
      </w:r>
      <w:r w:rsidRPr="00672A24">
        <w:rPr>
          <w:rFonts w:ascii="Times New Roman" w:hAnsi="Times New Roman" w:cs="Times New Roman"/>
          <w:i/>
          <w:iCs/>
        </w:rPr>
        <w:t>Organizational Behavior Managing People and Organizations</w:t>
      </w:r>
      <w:r w:rsidRPr="00672A24">
        <w:rPr>
          <w:rFonts w:ascii="Times New Roman" w:hAnsi="Times New Roman" w:cs="Times New Roman"/>
        </w:rPr>
        <w:t>. Dreamtech Press, 2008.</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Morais, Ulla P., et al. “Managing Diverse Employees at Starbucks: Focusing on Ethics and Inclusion.” </w:t>
      </w:r>
      <w:r w:rsidRPr="00672A24">
        <w:rPr>
          <w:rFonts w:ascii="Times New Roman" w:hAnsi="Times New Roman" w:cs="Times New Roman"/>
          <w:i/>
          <w:iCs/>
        </w:rPr>
        <w:t>International Journal of Learning and Development</w:t>
      </w:r>
      <w:r w:rsidRPr="00672A24">
        <w:rPr>
          <w:rFonts w:ascii="Times New Roman" w:hAnsi="Times New Roman" w:cs="Times New Roman"/>
        </w:rPr>
        <w:t>, vol. 4, no. 3, 2014, p. 35.</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Snell, Scott A., et al. “Starbucks: Schultz Back in the Brew.” </w:t>
      </w:r>
      <w:r w:rsidRPr="00672A24">
        <w:rPr>
          <w:rFonts w:ascii="Times New Roman" w:hAnsi="Times New Roman" w:cs="Times New Roman"/>
          <w:i/>
          <w:iCs/>
        </w:rPr>
        <w:t>Darden Business Publishing Cases</w:t>
      </w:r>
      <w:r w:rsidRPr="00672A24">
        <w:rPr>
          <w:rFonts w:ascii="Times New Roman" w:hAnsi="Times New Roman" w:cs="Times New Roman"/>
        </w:rPr>
        <w:t>, 2017, pp. 1–18.</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Stern, Gary. </w:t>
      </w:r>
      <w:r w:rsidRPr="00672A24">
        <w:rPr>
          <w:rFonts w:ascii="Times New Roman" w:hAnsi="Times New Roman" w:cs="Times New Roman"/>
          <w:i/>
          <w:iCs/>
        </w:rPr>
        <w:t>Starbucks Is Regaining Its Mojo -- But Can The Run Continue?</w:t>
      </w:r>
      <w:r w:rsidRPr="00672A24">
        <w:rPr>
          <w:rFonts w:ascii="Times New Roman" w:hAnsi="Times New Roman" w:cs="Times New Roman"/>
        </w:rPr>
        <w:t xml:space="preserve"> 2019, https://www.forbes.com/sites/garystern/2019/03/14/starbucks-stock-regaining-its-mojo-but-can-the-run-continue/#7950d49722ef.</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lastRenderedPageBreak/>
        <w:t xml:space="preserve">Tikson, Shinta Dewi Sugiharti. “Human Resource Policies and Work Culture: A Case of Starbucks.” </w:t>
      </w:r>
      <w:r w:rsidRPr="00672A24">
        <w:rPr>
          <w:rFonts w:ascii="Times New Roman" w:hAnsi="Times New Roman" w:cs="Times New Roman"/>
          <w:i/>
          <w:iCs/>
        </w:rPr>
        <w:t>Journal Bisnis, Manajemen, Dan Informatika</w:t>
      </w:r>
      <w:r w:rsidRPr="00672A24">
        <w:rPr>
          <w:rFonts w:ascii="Times New Roman" w:hAnsi="Times New Roman" w:cs="Times New Roman"/>
        </w:rPr>
        <w:t>, vol. 15, no. 1, 2018, pp. 1–12.</w:t>
      </w:r>
    </w:p>
    <w:p w:rsidR="00E76EBB" w:rsidRPr="00672A24" w:rsidRDefault="00EA690F" w:rsidP="00E76EBB">
      <w:pPr>
        <w:pStyle w:val="Bibliography"/>
        <w:rPr>
          <w:rFonts w:ascii="Times New Roman" w:hAnsi="Times New Roman" w:cs="Times New Roman"/>
        </w:rPr>
      </w:pPr>
      <w:r w:rsidRPr="00672A24">
        <w:rPr>
          <w:rFonts w:ascii="Times New Roman" w:hAnsi="Times New Roman" w:cs="Times New Roman"/>
        </w:rPr>
        <w:t xml:space="preserve">Voigt, Kai-Ingo, et al. “Globalizing Coffee Culture: The Case of Starbucks.” </w:t>
      </w:r>
      <w:r w:rsidRPr="00672A24">
        <w:rPr>
          <w:rFonts w:ascii="Times New Roman" w:hAnsi="Times New Roman" w:cs="Times New Roman"/>
          <w:i/>
          <w:iCs/>
        </w:rPr>
        <w:t>Business Model Pioneers</w:t>
      </w:r>
      <w:r w:rsidRPr="00672A24">
        <w:rPr>
          <w:rFonts w:ascii="Times New Roman" w:hAnsi="Times New Roman" w:cs="Times New Roman"/>
        </w:rPr>
        <w:t>, Springer, 2017, pp. 41–53.</w:t>
      </w:r>
    </w:p>
    <w:p w:rsidR="00E614DD" w:rsidRPr="001240C8" w:rsidRDefault="00520825">
      <w:pPr>
        <w:pStyle w:val="Bibliography"/>
        <w:rPr>
          <w:rFonts w:ascii="Times New Roman" w:hAnsi="Times New Roman" w:cs="Times New Roman"/>
        </w:rPr>
      </w:pPr>
      <w:r w:rsidRPr="00672A24">
        <w:rPr>
          <w:rFonts w:ascii="Times New Roman" w:hAnsi="Times New Roman" w:cs="Times New Roman"/>
        </w:rPr>
        <w:fldChar w:fldCharType="end"/>
      </w:r>
    </w:p>
    <w:sectPr w:rsidR="00E614DD" w:rsidRPr="001240C8" w:rsidSect="00520825">
      <w:headerReference w:type="default" r:id="rId8"/>
      <w:headerReference w:type="first" r:id="rId9"/>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2E05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2E0513" w16cid:durableId="20C6AD53"/>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659F" w:rsidRDefault="002C659F">
      <w:pPr>
        <w:spacing w:line="240" w:lineRule="auto"/>
      </w:pPr>
      <w:r>
        <w:separator/>
      </w:r>
    </w:p>
  </w:endnote>
  <w:endnote w:type="continuationSeparator" w:id="1">
    <w:p w:rsidR="002C659F" w:rsidRDefault="002C659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659F" w:rsidRDefault="002C659F">
      <w:pPr>
        <w:spacing w:line="240" w:lineRule="auto"/>
      </w:pPr>
      <w:r>
        <w:separator/>
      </w:r>
    </w:p>
  </w:footnote>
  <w:footnote w:type="continuationSeparator" w:id="1">
    <w:p w:rsidR="002C659F" w:rsidRDefault="002C659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F03" w:rsidRDefault="00520825">
    <w:pPr>
      <w:pStyle w:val="Header"/>
    </w:pPr>
    <w:sdt>
      <w:sdtPr>
        <w:alias w:val="Last Name:"/>
        <w:tag w:val="Last Name:"/>
        <w:id w:val="343136273"/>
        <w:temporary/>
        <w:showingPlcHdr/>
      </w:sdtPr>
      <w:sdtContent>
        <w:r w:rsidR="00EA690F">
          <w:t>Last Name</w:t>
        </w:r>
      </w:sdtContent>
    </w:sdt>
    <w:r>
      <w:fldChar w:fldCharType="begin"/>
    </w:r>
    <w:r w:rsidR="00EA690F">
      <w:instrText xml:space="preserve"> PAGE   \* MERGEFORMAT </w:instrText>
    </w:r>
    <w:r>
      <w:fldChar w:fldCharType="separate"/>
    </w:r>
    <w:r w:rsidR="00672A24">
      <w:rPr>
        <w:noProof/>
      </w:rPr>
      <w:t>9</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3F03" w:rsidRDefault="00520825">
    <w:pPr>
      <w:pStyle w:val="Header"/>
    </w:pPr>
    <w:sdt>
      <w:sdtPr>
        <w:alias w:val="Last Name:"/>
        <w:tag w:val="Last Name:"/>
        <w:id w:val="81423100"/>
        <w:placeholder>
          <w:docPart w:val="AD311FAA0BC848B08312ACFCCCA0B68E"/>
        </w:placeholder>
        <w:temporary/>
        <w:showingPlcHdr/>
      </w:sdtPr>
      <w:sdtContent>
        <w:r w:rsidR="00EA690F">
          <w:t>Last Name</w:t>
        </w:r>
      </w:sdtContent>
    </w:sdt>
    <w:r>
      <w:fldChar w:fldCharType="begin"/>
    </w:r>
    <w:r w:rsidR="00EA690F">
      <w:instrText xml:space="preserve"> PAGE   \* MERGEFORMAT </w:instrText>
    </w:r>
    <w:r>
      <w:fldChar w:fldCharType="separate"/>
    </w:r>
    <w:r w:rsidR="00672A24">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0D4008D0"/>
    <w:multiLevelType w:val="hybridMultilevel"/>
    <w:tmpl w:val="96885332"/>
    <w:lvl w:ilvl="0" w:tplc="4BEADA7C">
      <w:start w:val="1"/>
      <w:numFmt w:val="bullet"/>
      <w:lvlText w:val=""/>
      <w:lvlJc w:val="left"/>
      <w:pPr>
        <w:ind w:left="720" w:hanging="360"/>
      </w:pPr>
      <w:rPr>
        <w:rFonts w:ascii="Symbol" w:hAnsi="Symbol" w:hint="default"/>
      </w:rPr>
    </w:lvl>
    <w:lvl w:ilvl="1" w:tplc="54E692A6" w:tentative="1">
      <w:start w:val="1"/>
      <w:numFmt w:val="bullet"/>
      <w:lvlText w:val="o"/>
      <w:lvlJc w:val="left"/>
      <w:pPr>
        <w:ind w:left="1440" w:hanging="360"/>
      </w:pPr>
      <w:rPr>
        <w:rFonts w:ascii="Courier New" w:hAnsi="Courier New" w:cs="Courier New" w:hint="default"/>
      </w:rPr>
    </w:lvl>
    <w:lvl w:ilvl="2" w:tplc="9774A92A" w:tentative="1">
      <w:start w:val="1"/>
      <w:numFmt w:val="bullet"/>
      <w:lvlText w:val=""/>
      <w:lvlJc w:val="left"/>
      <w:pPr>
        <w:ind w:left="2160" w:hanging="360"/>
      </w:pPr>
      <w:rPr>
        <w:rFonts w:ascii="Wingdings" w:hAnsi="Wingdings" w:hint="default"/>
      </w:rPr>
    </w:lvl>
    <w:lvl w:ilvl="3" w:tplc="4AB6C0D8" w:tentative="1">
      <w:start w:val="1"/>
      <w:numFmt w:val="bullet"/>
      <w:lvlText w:val=""/>
      <w:lvlJc w:val="left"/>
      <w:pPr>
        <w:ind w:left="2880" w:hanging="360"/>
      </w:pPr>
      <w:rPr>
        <w:rFonts w:ascii="Symbol" w:hAnsi="Symbol" w:hint="default"/>
      </w:rPr>
    </w:lvl>
    <w:lvl w:ilvl="4" w:tplc="BCDA6AD4" w:tentative="1">
      <w:start w:val="1"/>
      <w:numFmt w:val="bullet"/>
      <w:lvlText w:val="o"/>
      <w:lvlJc w:val="left"/>
      <w:pPr>
        <w:ind w:left="3600" w:hanging="360"/>
      </w:pPr>
      <w:rPr>
        <w:rFonts w:ascii="Courier New" w:hAnsi="Courier New" w:cs="Courier New" w:hint="default"/>
      </w:rPr>
    </w:lvl>
    <w:lvl w:ilvl="5" w:tplc="B80A0858" w:tentative="1">
      <w:start w:val="1"/>
      <w:numFmt w:val="bullet"/>
      <w:lvlText w:val=""/>
      <w:lvlJc w:val="left"/>
      <w:pPr>
        <w:ind w:left="4320" w:hanging="360"/>
      </w:pPr>
      <w:rPr>
        <w:rFonts w:ascii="Wingdings" w:hAnsi="Wingdings" w:hint="default"/>
      </w:rPr>
    </w:lvl>
    <w:lvl w:ilvl="6" w:tplc="6302E306" w:tentative="1">
      <w:start w:val="1"/>
      <w:numFmt w:val="bullet"/>
      <w:lvlText w:val=""/>
      <w:lvlJc w:val="left"/>
      <w:pPr>
        <w:ind w:left="5040" w:hanging="360"/>
      </w:pPr>
      <w:rPr>
        <w:rFonts w:ascii="Symbol" w:hAnsi="Symbol" w:hint="default"/>
      </w:rPr>
    </w:lvl>
    <w:lvl w:ilvl="7" w:tplc="EFA2D6D8" w:tentative="1">
      <w:start w:val="1"/>
      <w:numFmt w:val="bullet"/>
      <w:lvlText w:val="o"/>
      <w:lvlJc w:val="left"/>
      <w:pPr>
        <w:ind w:left="5760" w:hanging="360"/>
      </w:pPr>
      <w:rPr>
        <w:rFonts w:ascii="Courier New" w:hAnsi="Courier New" w:cs="Courier New" w:hint="default"/>
      </w:rPr>
    </w:lvl>
    <w:lvl w:ilvl="8" w:tplc="9C6C7E02" w:tentative="1">
      <w:start w:val="1"/>
      <w:numFmt w:val="bullet"/>
      <w:lvlText w:val=""/>
      <w:lvlJc w:val="left"/>
      <w:pPr>
        <w:ind w:left="6480" w:hanging="360"/>
      </w:pPr>
      <w:rPr>
        <w:rFonts w:ascii="Wingdings" w:hAnsi="Wingdings" w:hint="default"/>
      </w:r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8B8A935C">
      <w:start w:val="1"/>
      <w:numFmt w:val="lowerLetter"/>
      <w:pStyle w:val="TableNote"/>
      <w:suff w:val="space"/>
      <w:lvlText w:val="%1."/>
      <w:lvlJc w:val="left"/>
      <w:pPr>
        <w:ind w:left="0" w:firstLine="720"/>
      </w:pPr>
      <w:rPr>
        <w:rFonts w:hint="default"/>
      </w:rPr>
    </w:lvl>
    <w:lvl w:ilvl="1" w:tplc="D9DE93CA" w:tentative="1">
      <w:start w:val="1"/>
      <w:numFmt w:val="lowerLetter"/>
      <w:lvlText w:val="%2."/>
      <w:lvlJc w:val="left"/>
      <w:pPr>
        <w:ind w:left="2160" w:hanging="360"/>
      </w:pPr>
    </w:lvl>
    <w:lvl w:ilvl="2" w:tplc="37D2E2F0" w:tentative="1">
      <w:start w:val="1"/>
      <w:numFmt w:val="lowerRoman"/>
      <w:lvlText w:val="%3."/>
      <w:lvlJc w:val="right"/>
      <w:pPr>
        <w:ind w:left="2880" w:hanging="180"/>
      </w:pPr>
    </w:lvl>
    <w:lvl w:ilvl="3" w:tplc="BC00DCB0" w:tentative="1">
      <w:start w:val="1"/>
      <w:numFmt w:val="decimal"/>
      <w:lvlText w:val="%4."/>
      <w:lvlJc w:val="left"/>
      <w:pPr>
        <w:ind w:left="3600" w:hanging="360"/>
      </w:pPr>
    </w:lvl>
    <w:lvl w:ilvl="4" w:tplc="C97AFD66" w:tentative="1">
      <w:start w:val="1"/>
      <w:numFmt w:val="lowerLetter"/>
      <w:lvlText w:val="%5."/>
      <w:lvlJc w:val="left"/>
      <w:pPr>
        <w:ind w:left="4320" w:hanging="360"/>
      </w:pPr>
    </w:lvl>
    <w:lvl w:ilvl="5" w:tplc="DAB60062" w:tentative="1">
      <w:start w:val="1"/>
      <w:numFmt w:val="lowerRoman"/>
      <w:lvlText w:val="%6."/>
      <w:lvlJc w:val="right"/>
      <w:pPr>
        <w:ind w:left="5040" w:hanging="180"/>
      </w:pPr>
    </w:lvl>
    <w:lvl w:ilvl="6" w:tplc="EEF60524" w:tentative="1">
      <w:start w:val="1"/>
      <w:numFmt w:val="decimal"/>
      <w:lvlText w:val="%7."/>
      <w:lvlJc w:val="left"/>
      <w:pPr>
        <w:ind w:left="5760" w:hanging="360"/>
      </w:pPr>
    </w:lvl>
    <w:lvl w:ilvl="7" w:tplc="948E8530" w:tentative="1">
      <w:start w:val="1"/>
      <w:numFmt w:val="lowerLetter"/>
      <w:lvlText w:val="%8."/>
      <w:lvlJc w:val="left"/>
      <w:pPr>
        <w:ind w:left="6480" w:hanging="360"/>
      </w:pPr>
    </w:lvl>
    <w:lvl w:ilvl="8" w:tplc="FD9E601C"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5A3438F"/>
    <w:multiLevelType w:val="multilevel"/>
    <w:tmpl w:val="02EA0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3"/>
  </w:num>
  <w:num w:numId="21">
    <w:abstractNumId w:val="14"/>
  </w:num>
  <w:num w:numId="22">
    <w:abstractNumId w:val="20"/>
  </w:num>
  <w:num w:numId="23">
    <w:abstractNumId w:val="11"/>
  </w:num>
  <w:num w:numId="24">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MzMDSytLAwtjQ1tjRX0lEKTi0uzszPAykwrQUAZF/jRCwAAAA="/>
  </w:docVars>
  <w:rsids>
    <w:rsidRoot w:val="00F83220"/>
    <w:rsid w:val="00001CE0"/>
    <w:rsid w:val="000166A4"/>
    <w:rsid w:val="00040CBB"/>
    <w:rsid w:val="0007691D"/>
    <w:rsid w:val="0008165C"/>
    <w:rsid w:val="0009348A"/>
    <w:rsid w:val="00097B9C"/>
    <w:rsid w:val="000B51B6"/>
    <w:rsid w:val="000B78C8"/>
    <w:rsid w:val="000D3DA7"/>
    <w:rsid w:val="000E3E7A"/>
    <w:rsid w:val="000E40F4"/>
    <w:rsid w:val="000E7066"/>
    <w:rsid w:val="00106A8E"/>
    <w:rsid w:val="001119DC"/>
    <w:rsid w:val="00117621"/>
    <w:rsid w:val="001240C8"/>
    <w:rsid w:val="0012538F"/>
    <w:rsid w:val="00133DA2"/>
    <w:rsid w:val="00136499"/>
    <w:rsid w:val="001463B2"/>
    <w:rsid w:val="00172E7F"/>
    <w:rsid w:val="00174803"/>
    <w:rsid w:val="0018147F"/>
    <w:rsid w:val="00192027"/>
    <w:rsid w:val="001B5527"/>
    <w:rsid w:val="001F263A"/>
    <w:rsid w:val="001F3ADE"/>
    <w:rsid w:val="001F62C0"/>
    <w:rsid w:val="0020550D"/>
    <w:rsid w:val="00230E6B"/>
    <w:rsid w:val="0024331F"/>
    <w:rsid w:val="00245E02"/>
    <w:rsid w:val="0024625E"/>
    <w:rsid w:val="00260DE7"/>
    <w:rsid w:val="002646B4"/>
    <w:rsid w:val="00277DF4"/>
    <w:rsid w:val="00281F88"/>
    <w:rsid w:val="00292929"/>
    <w:rsid w:val="0029497F"/>
    <w:rsid w:val="002B2A20"/>
    <w:rsid w:val="002B3C2E"/>
    <w:rsid w:val="002C659F"/>
    <w:rsid w:val="002E03A4"/>
    <w:rsid w:val="002E30A1"/>
    <w:rsid w:val="002E3B0E"/>
    <w:rsid w:val="002F2173"/>
    <w:rsid w:val="00300160"/>
    <w:rsid w:val="00300721"/>
    <w:rsid w:val="003036EC"/>
    <w:rsid w:val="003316E4"/>
    <w:rsid w:val="003344EE"/>
    <w:rsid w:val="00353A37"/>
    <w:rsid w:val="00353B66"/>
    <w:rsid w:val="00354365"/>
    <w:rsid w:val="0037221D"/>
    <w:rsid w:val="0037558A"/>
    <w:rsid w:val="00386C5E"/>
    <w:rsid w:val="00390BEC"/>
    <w:rsid w:val="003A65E1"/>
    <w:rsid w:val="003B71E2"/>
    <w:rsid w:val="003D1AA2"/>
    <w:rsid w:val="003E32F9"/>
    <w:rsid w:val="00400C08"/>
    <w:rsid w:val="00401566"/>
    <w:rsid w:val="00424E48"/>
    <w:rsid w:val="004261A1"/>
    <w:rsid w:val="00431F81"/>
    <w:rsid w:val="00437193"/>
    <w:rsid w:val="0044066B"/>
    <w:rsid w:val="00456604"/>
    <w:rsid w:val="0046476F"/>
    <w:rsid w:val="004771B5"/>
    <w:rsid w:val="004804BD"/>
    <w:rsid w:val="00482E95"/>
    <w:rsid w:val="00485053"/>
    <w:rsid w:val="004A2675"/>
    <w:rsid w:val="004B5E2A"/>
    <w:rsid w:val="004B6C6C"/>
    <w:rsid w:val="004E1F6A"/>
    <w:rsid w:val="004E7244"/>
    <w:rsid w:val="004F12FC"/>
    <w:rsid w:val="004F7139"/>
    <w:rsid w:val="00520825"/>
    <w:rsid w:val="00527654"/>
    <w:rsid w:val="00533E20"/>
    <w:rsid w:val="00543D96"/>
    <w:rsid w:val="00566A86"/>
    <w:rsid w:val="0057093C"/>
    <w:rsid w:val="00574D31"/>
    <w:rsid w:val="00580140"/>
    <w:rsid w:val="00581266"/>
    <w:rsid w:val="00584837"/>
    <w:rsid w:val="00592D6F"/>
    <w:rsid w:val="005937A7"/>
    <w:rsid w:val="005A49CF"/>
    <w:rsid w:val="005B32D2"/>
    <w:rsid w:val="005C3B4F"/>
    <w:rsid w:val="005D5E15"/>
    <w:rsid w:val="005E1E36"/>
    <w:rsid w:val="0060771F"/>
    <w:rsid w:val="00614E2B"/>
    <w:rsid w:val="006200CD"/>
    <w:rsid w:val="006362CF"/>
    <w:rsid w:val="00647365"/>
    <w:rsid w:val="00647FB3"/>
    <w:rsid w:val="00654BA0"/>
    <w:rsid w:val="00654F8D"/>
    <w:rsid w:val="00672A24"/>
    <w:rsid w:val="006843F3"/>
    <w:rsid w:val="0068612C"/>
    <w:rsid w:val="00687DA1"/>
    <w:rsid w:val="00691EC1"/>
    <w:rsid w:val="006C7C74"/>
    <w:rsid w:val="006C7FA7"/>
    <w:rsid w:val="006C7FC2"/>
    <w:rsid w:val="006E5D96"/>
    <w:rsid w:val="00703E77"/>
    <w:rsid w:val="007067CC"/>
    <w:rsid w:val="007075A3"/>
    <w:rsid w:val="00726767"/>
    <w:rsid w:val="007379B1"/>
    <w:rsid w:val="0074275B"/>
    <w:rsid w:val="00763E7F"/>
    <w:rsid w:val="00785CEF"/>
    <w:rsid w:val="007A5AC1"/>
    <w:rsid w:val="007B7795"/>
    <w:rsid w:val="007C2155"/>
    <w:rsid w:val="007C4F80"/>
    <w:rsid w:val="007C53FB"/>
    <w:rsid w:val="007D4ABD"/>
    <w:rsid w:val="007E0749"/>
    <w:rsid w:val="00807445"/>
    <w:rsid w:val="008136E4"/>
    <w:rsid w:val="00821DCB"/>
    <w:rsid w:val="00836B7B"/>
    <w:rsid w:val="00843F03"/>
    <w:rsid w:val="00846C8B"/>
    <w:rsid w:val="00850DFA"/>
    <w:rsid w:val="00894C5F"/>
    <w:rsid w:val="008B7D18"/>
    <w:rsid w:val="008C01C8"/>
    <w:rsid w:val="008C773A"/>
    <w:rsid w:val="008D2FD4"/>
    <w:rsid w:val="008D50BB"/>
    <w:rsid w:val="008E0553"/>
    <w:rsid w:val="008E271D"/>
    <w:rsid w:val="008E6771"/>
    <w:rsid w:val="008F1F97"/>
    <w:rsid w:val="008F3D7E"/>
    <w:rsid w:val="008F4052"/>
    <w:rsid w:val="009011BA"/>
    <w:rsid w:val="00905674"/>
    <w:rsid w:val="009155FB"/>
    <w:rsid w:val="00920D64"/>
    <w:rsid w:val="0093605B"/>
    <w:rsid w:val="00945093"/>
    <w:rsid w:val="0098608B"/>
    <w:rsid w:val="009B1C90"/>
    <w:rsid w:val="009B54BC"/>
    <w:rsid w:val="009C5C58"/>
    <w:rsid w:val="009C7134"/>
    <w:rsid w:val="009D4EB3"/>
    <w:rsid w:val="009E16EC"/>
    <w:rsid w:val="00A21A87"/>
    <w:rsid w:val="00A258EC"/>
    <w:rsid w:val="00A65A60"/>
    <w:rsid w:val="00A76AF0"/>
    <w:rsid w:val="00A8014E"/>
    <w:rsid w:val="00A8645D"/>
    <w:rsid w:val="00A86A08"/>
    <w:rsid w:val="00AA291F"/>
    <w:rsid w:val="00AA6CD1"/>
    <w:rsid w:val="00AB12B0"/>
    <w:rsid w:val="00AC2B8C"/>
    <w:rsid w:val="00AD2973"/>
    <w:rsid w:val="00AD6036"/>
    <w:rsid w:val="00AE5506"/>
    <w:rsid w:val="00AF786A"/>
    <w:rsid w:val="00B01935"/>
    <w:rsid w:val="00B13D1B"/>
    <w:rsid w:val="00B336DE"/>
    <w:rsid w:val="00B40704"/>
    <w:rsid w:val="00B50152"/>
    <w:rsid w:val="00B818DF"/>
    <w:rsid w:val="00BB380E"/>
    <w:rsid w:val="00BD1D59"/>
    <w:rsid w:val="00BE1443"/>
    <w:rsid w:val="00BE4995"/>
    <w:rsid w:val="00BF1EA3"/>
    <w:rsid w:val="00BF49E1"/>
    <w:rsid w:val="00BF5EFF"/>
    <w:rsid w:val="00C14797"/>
    <w:rsid w:val="00C1725E"/>
    <w:rsid w:val="00C2266A"/>
    <w:rsid w:val="00C25D9F"/>
    <w:rsid w:val="00C412A9"/>
    <w:rsid w:val="00C563FB"/>
    <w:rsid w:val="00C60C5A"/>
    <w:rsid w:val="00C6312B"/>
    <w:rsid w:val="00C74FAD"/>
    <w:rsid w:val="00CA3E0E"/>
    <w:rsid w:val="00CE0C88"/>
    <w:rsid w:val="00D01BD0"/>
    <w:rsid w:val="00D0742E"/>
    <w:rsid w:val="00D14D02"/>
    <w:rsid w:val="00D3199B"/>
    <w:rsid w:val="00D329B0"/>
    <w:rsid w:val="00D35B66"/>
    <w:rsid w:val="00D52117"/>
    <w:rsid w:val="00D56604"/>
    <w:rsid w:val="00D70424"/>
    <w:rsid w:val="00D75B01"/>
    <w:rsid w:val="00D844CF"/>
    <w:rsid w:val="00D85BC2"/>
    <w:rsid w:val="00D86753"/>
    <w:rsid w:val="00D86E21"/>
    <w:rsid w:val="00D91BC3"/>
    <w:rsid w:val="00DB0D39"/>
    <w:rsid w:val="00DB515A"/>
    <w:rsid w:val="00DB6936"/>
    <w:rsid w:val="00DC60A3"/>
    <w:rsid w:val="00DC7297"/>
    <w:rsid w:val="00DE049E"/>
    <w:rsid w:val="00DE7E06"/>
    <w:rsid w:val="00E14005"/>
    <w:rsid w:val="00E25E5C"/>
    <w:rsid w:val="00E279C4"/>
    <w:rsid w:val="00E32E9D"/>
    <w:rsid w:val="00E614DD"/>
    <w:rsid w:val="00E627B4"/>
    <w:rsid w:val="00E70873"/>
    <w:rsid w:val="00E76EBB"/>
    <w:rsid w:val="00EA1EAE"/>
    <w:rsid w:val="00EA690F"/>
    <w:rsid w:val="00EB0F57"/>
    <w:rsid w:val="00EB12D4"/>
    <w:rsid w:val="00EC7CEF"/>
    <w:rsid w:val="00ED2F82"/>
    <w:rsid w:val="00EE6DCE"/>
    <w:rsid w:val="00EF7E31"/>
    <w:rsid w:val="00F01838"/>
    <w:rsid w:val="00F02051"/>
    <w:rsid w:val="00F12FE8"/>
    <w:rsid w:val="00F176C1"/>
    <w:rsid w:val="00F204F4"/>
    <w:rsid w:val="00F22FCD"/>
    <w:rsid w:val="00F3026A"/>
    <w:rsid w:val="00F46074"/>
    <w:rsid w:val="00F52249"/>
    <w:rsid w:val="00F5784B"/>
    <w:rsid w:val="00F72DD5"/>
    <w:rsid w:val="00F83220"/>
    <w:rsid w:val="00F9444C"/>
    <w:rsid w:val="00FA691A"/>
    <w:rsid w:val="00FA7277"/>
    <w:rsid w:val="00FB1955"/>
    <w:rsid w:val="00FC3A5A"/>
    <w:rsid w:val="00FF23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0825"/>
    <w:pPr>
      <w:spacing w:line="240" w:lineRule="auto"/>
      <w:ind w:firstLine="0"/>
      <w:jc w:val="right"/>
    </w:pPr>
  </w:style>
  <w:style w:type="character" w:customStyle="1" w:styleId="HeaderChar">
    <w:name w:val="Header Char"/>
    <w:basedOn w:val="DefaultParagraphFont"/>
    <w:link w:val="Header"/>
    <w:uiPriority w:val="99"/>
    <w:rsid w:val="00520825"/>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520825"/>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520825"/>
    <w:pPr>
      <w:spacing w:after="120"/>
      <w:ind w:firstLine="0"/>
    </w:pPr>
  </w:style>
  <w:style w:type="character" w:customStyle="1" w:styleId="BodyTextChar">
    <w:name w:val="Body Text Char"/>
    <w:basedOn w:val="DefaultParagraphFont"/>
    <w:link w:val="BodyText"/>
    <w:uiPriority w:val="99"/>
    <w:semiHidden/>
    <w:rsid w:val="00520825"/>
  </w:style>
  <w:style w:type="paragraph" w:styleId="BodyText2">
    <w:name w:val="Body Text 2"/>
    <w:basedOn w:val="Normal"/>
    <w:link w:val="BodyText2Char"/>
    <w:uiPriority w:val="99"/>
    <w:semiHidden/>
    <w:unhideWhenUsed/>
    <w:rsid w:val="00520825"/>
    <w:pPr>
      <w:spacing w:after="120"/>
      <w:ind w:firstLine="0"/>
    </w:pPr>
  </w:style>
  <w:style w:type="character" w:customStyle="1" w:styleId="BodyText2Char">
    <w:name w:val="Body Text 2 Char"/>
    <w:basedOn w:val="DefaultParagraphFont"/>
    <w:link w:val="BodyText2"/>
    <w:uiPriority w:val="99"/>
    <w:semiHidden/>
    <w:rsid w:val="00520825"/>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520825"/>
    <w:pPr>
      <w:spacing w:after="0"/>
    </w:pPr>
  </w:style>
  <w:style w:type="character" w:customStyle="1" w:styleId="BodyTextFirstIndentChar">
    <w:name w:val="Body Text First Indent Char"/>
    <w:basedOn w:val="BodyTextChar"/>
    <w:link w:val="BodyTextFirstIndent"/>
    <w:uiPriority w:val="99"/>
    <w:semiHidden/>
    <w:rsid w:val="00520825"/>
  </w:style>
  <w:style w:type="paragraph" w:styleId="BodyTextIndent">
    <w:name w:val="Body Text Indent"/>
    <w:basedOn w:val="Normal"/>
    <w:link w:val="BodyTextIndentChar"/>
    <w:uiPriority w:val="99"/>
    <w:semiHidden/>
    <w:unhideWhenUsed/>
    <w:rsid w:val="00520825"/>
    <w:pPr>
      <w:spacing w:after="120"/>
      <w:ind w:left="360" w:firstLine="0"/>
    </w:pPr>
  </w:style>
  <w:style w:type="character" w:customStyle="1" w:styleId="BodyTextIndentChar">
    <w:name w:val="Body Text Indent Char"/>
    <w:basedOn w:val="DefaultParagraphFont"/>
    <w:link w:val="BodyTextIndent"/>
    <w:uiPriority w:val="99"/>
    <w:semiHidden/>
    <w:rsid w:val="00520825"/>
  </w:style>
  <w:style w:type="paragraph" w:styleId="BodyTextFirstIndent2">
    <w:name w:val="Body Text First Indent 2"/>
    <w:basedOn w:val="BodyTextIndent"/>
    <w:link w:val="BodyTextFirstIndent2Char"/>
    <w:uiPriority w:val="99"/>
    <w:semiHidden/>
    <w:unhideWhenUsed/>
    <w:rsid w:val="00520825"/>
    <w:pPr>
      <w:spacing w:after="0"/>
    </w:pPr>
  </w:style>
  <w:style w:type="character" w:customStyle="1" w:styleId="BodyTextFirstIndent2Char">
    <w:name w:val="Body Text First Indent 2 Char"/>
    <w:basedOn w:val="BodyTextIndentChar"/>
    <w:link w:val="BodyTextFirstIndent2"/>
    <w:uiPriority w:val="99"/>
    <w:semiHidden/>
    <w:rsid w:val="00520825"/>
  </w:style>
  <w:style w:type="paragraph" w:styleId="BodyTextIndent2">
    <w:name w:val="Body Text Indent 2"/>
    <w:basedOn w:val="Normal"/>
    <w:link w:val="BodyTextIndent2Char"/>
    <w:uiPriority w:val="99"/>
    <w:semiHidden/>
    <w:unhideWhenUsed/>
    <w:rsid w:val="00520825"/>
    <w:pPr>
      <w:spacing w:after="120"/>
      <w:ind w:left="360" w:firstLine="0"/>
    </w:pPr>
  </w:style>
  <w:style w:type="character" w:customStyle="1" w:styleId="BodyTextIndent2Char">
    <w:name w:val="Body Text Indent 2 Char"/>
    <w:basedOn w:val="DefaultParagraphFont"/>
    <w:link w:val="BodyTextIndent2"/>
    <w:uiPriority w:val="99"/>
    <w:semiHidden/>
    <w:rsid w:val="00520825"/>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520825"/>
    <w:pPr>
      <w:spacing w:line="240" w:lineRule="auto"/>
      <w:ind w:left="4320" w:firstLine="0"/>
    </w:pPr>
  </w:style>
  <w:style w:type="character" w:customStyle="1" w:styleId="ClosingChar">
    <w:name w:val="Closing Char"/>
    <w:basedOn w:val="DefaultParagraphFont"/>
    <w:link w:val="Closing"/>
    <w:uiPriority w:val="99"/>
    <w:semiHidden/>
    <w:rsid w:val="00520825"/>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520825"/>
    <w:pPr>
      <w:ind w:firstLine="0"/>
    </w:pPr>
  </w:style>
  <w:style w:type="character" w:customStyle="1" w:styleId="DateChar">
    <w:name w:val="Date Char"/>
    <w:basedOn w:val="DefaultParagraphFont"/>
    <w:link w:val="Date"/>
    <w:uiPriority w:val="99"/>
    <w:semiHidden/>
    <w:rsid w:val="00520825"/>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520825"/>
    <w:pPr>
      <w:spacing w:line="240" w:lineRule="auto"/>
      <w:ind w:firstLine="0"/>
    </w:pPr>
  </w:style>
  <w:style w:type="character" w:customStyle="1" w:styleId="E-mailSignatureChar">
    <w:name w:val="E-mail Signature Char"/>
    <w:basedOn w:val="DefaultParagraphFont"/>
    <w:link w:val="E-mailSignature"/>
    <w:uiPriority w:val="99"/>
    <w:semiHidden/>
    <w:rsid w:val="00520825"/>
  </w:style>
  <w:style w:type="paragraph" w:styleId="EndnoteText">
    <w:name w:val="endnote text"/>
    <w:basedOn w:val="Normal"/>
    <w:link w:val="EndnoteTextChar"/>
    <w:uiPriority w:val="99"/>
    <w:semiHidden/>
    <w:unhideWhenUsed/>
    <w:rsid w:val="00520825"/>
  </w:style>
  <w:style w:type="character" w:customStyle="1" w:styleId="EndnoteTextChar">
    <w:name w:val="Endnote Text Char"/>
    <w:basedOn w:val="DefaultParagraphFont"/>
    <w:link w:val="EndnoteText"/>
    <w:uiPriority w:val="99"/>
    <w:semiHidden/>
    <w:rsid w:val="00520825"/>
  </w:style>
  <w:style w:type="paragraph" w:styleId="EnvelopeAddress">
    <w:name w:val="envelope address"/>
    <w:basedOn w:val="Normal"/>
    <w:uiPriority w:val="99"/>
    <w:semiHidden/>
    <w:unhideWhenUsed/>
    <w:rsid w:val="00520825"/>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520825"/>
    <w:pPr>
      <w:ind w:left="360" w:hanging="360"/>
    </w:pPr>
  </w:style>
  <w:style w:type="paragraph" w:styleId="FootnoteText">
    <w:name w:val="footnote text"/>
    <w:basedOn w:val="Normal"/>
    <w:link w:val="FootnoteTextChar"/>
    <w:uiPriority w:val="99"/>
    <w:semiHidden/>
    <w:unhideWhenUsed/>
    <w:rsid w:val="00520825"/>
  </w:style>
  <w:style w:type="character" w:customStyle="1" w:styleId="FootnoteTextChar">
    <w:name w:val="Footnote Text Char"/>
    <w:basedOn w:val="DefaultParagraphFont"/>
    <w:link w:val="FootnoteText"/>
    <w:uiPriority w:val="99"/>
    <w:semiHidden/>
    <w:rsid w:val="00520825"/>
  </w:style>
  <w:style w:type="character" w:customStyle="1" w:styleId="Heading1Char">
    <w:name w:val="Heading 1 Char"/>
    <w:basedOn w:val="DefaultParagraphFont"/>
    <w:link w:val="Heading1"/>
    <w:uiPriority w:val="9"/>
    <w:rsid w:val="00520825"/>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520825"/>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520825"/>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520825"/>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520825"/>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520825"/>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520825"/>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520825"/>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520825"/>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520825"/>
    <w:pPr>
      <w:spacing w:line="240" w:lineRule="auto"/>
      <w:ind w:firstLine="0"/>
    </w:pPr>
    <w:rPr>
      <w:i/>
      <w:iCs/>
    </w:rPr>
  </w:style>
  <w:style w:type="character" w:customStyle="1" w:styleId="HTMLAddressChar">
    <w:name w:val="HTML Address Char"/>
    <w:basedOn w:val="DefaultParagraphFont"/>
    <w:link w:val="HTMLAddress"/>
    <w:uiPriority w:val="99"/>
    <w:semiHidden/>
    <w:rsid w:val="00520825"/>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520825"/>
    <w:pPr>
      <w:spacing w:line="240" w:lineRule="auto"/>
      <w:ind w:left="240" w:firstLine="0"/>
    </w:pPr>
  </w:style>
  <w:style w:type="paragraph" w:styleId="Index2">
    <w:name w:val="index 2"/>
    <w:basedOn w:val="Normal"/>
    <w:next w:val="Normal"/>
    <w:autoRedefine/>
    <w:uiPriority w:val="99"/>
    <w:semiHidden/>
    <w:unhideWhenUsed/>
    <w:rsid w:val="00520825"/>
    <w:pPr>
      <w:spacing w:line="240" w:lineRule="auto"/>
      <w:ind w:left="480" w:firstLine="0"/>
    </w:pPr>
  </w:style>
  <w:style w:type="paragraph" w:styleId="Index3">
    <w:name w:val="index 3"/>
    <w:basedOn w:val="Normal"/>
    <w:next w:val="Normal"/>
    <w:autoRedefine/>
    <w:uiPriority w:val="99"/>
    <w:semiHidden/>
    <w:unhideWhenUsed/>
    <w:rsid w:val="00520825"/>
    <w:pPr>
      <w:spacing w:line="240" w:lineRule="auto"/>
      <w:ind w:left="720" w:firstLine="0"/>
    </w:pPr>
  </w:style>
  <w:style w:type="paragraph" w:styleId="Index4">
    <w:name w:val="index 4"/>
    <w:basedOn w:val="Normal"/>
    <w:next w:val="Normal"/>
    <w:autoRedefine/>
    <w:uiPriority w:val="99"/>
    <w:semiHidden/>
    <w:unhideWhenUsed/>
    <w:rsid w:val="00520825"/>
    <w:pPr>
      <w:spacing w:line="240" w:lineRule="auto"/>
      <w:ind w:left="960" w:firstLine="0"/>
    </w:pPr>
  </w:style>
  <w:style w:type="paragraph" w:styleId="Index5">
    <w:name w:val="index 5"/>
    <w:basedOn w:val="Normal"/>
    <w:next w:val="Normal"/>
    <w:autoRedefine/>
    <w:uiPriority w:val="99"/>
    <w:semiHidden/>
    <w:unhideWhenUsed/>
    <w:rsid w:val="00520825"/>
    <w:pPr>
      <w:spacing w:line="240" w:lineRule="auto"/>
      <w:ind w:left="1200" w:firstLine="0"/>
    </w:pPr>
  </w:style>
  <w:style w:type="paragraph" w:styleId="Index6">
    <w:name w:val="index 6"/>
    <w:basedOn w:val="Normal"/>
    <w:next w:val="Normal"/>
    <w:autoRedefine/>
    <w:uiPriority w:val="99"/>
    <w:semiHidden/>
    <w:unhideWhenUsed/>
    <w:rsid w:val="00520825"/>
    <w:pPr>
      <w:spacing w:line="240" w:lineRule="auto"/>
      <w:ind w:left="1440" w:firstLine="0"/>
    </w:pPr>
  </w:style>
  <w:style w:type="paragraph" w:styleId="Index7">
    <w:name w:val="index 7"/>
    <w:basedOn w:val="Normal"/>
    <w:next w:val="Normal"/>
    <w:autoRedefine/>
    <w:uiPriority w:val="99"/>
    <w:semiHidden/>
    <w:unhideWhenUsed/>
    <w:rsid w:val="00520825"/>
    <w:pPr>
      <w:spacing w:line="240" w:lineRule="auto"/>
      <w:ind w:left="1680" w:firstLine="0"/>
    </w:pPr>
  </w:style>
  <w:style w:type="paragraph" w:styleId="Index8">
    <w:name w:val="index 8"/>
    <w:basedOn w:val="Normal"/>
    <w:next w:val="Normal"/>
    <w:autoRedefine/>
    <w:uiPriority w:val="99"/>
    <w:semiHidden/>
    <w:unhideWhenUsed/>
    <w:rsid w:val="00520825"/>
    <w:pPr>
      <w:spacing w:line="240" w:lineRule="auto"/>
      <w:ind w:left="1920" w:firstLine="0"/>
    </w:pPr>
  </w:style>
  <w:style w:type="paragraph" w:styleId="Index9">
    <w:name w:val="index 9"/>
    <w:basedOn w:val="Normal"/>
    <w:next w:val="Normal"/>
    <w:autoRedefine/>
    <w:uiPriority w:val="99"/>
    <w:semiHidden/>
    <w:unhideWhenUsed/>
    <w:rsid w:val="00520825"/>
    <w:pPr>
      <w:spacing w:line="240" w:lineRule="auto"/>
      <w:ind w:left="2160" w:firstLine="0"/>
    </w:pPr>
  </w:style>
  <w:style w:type="paragraph" w:styleId="IndexHeading">
    <w:name w:val="index heading"/>
    <w:basedOn w:val="Normal"/>
    <w:next w:val="Index1"/>
    <w:uiPriority w:val="99"/>
    <w:semiHidden/>
    <w:unhideWhenUsed/>
    <w:rsid w:val="00520825"/>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520825"/>
    <w:pPr>
      <w:ind w:left="360" w:firstLine="0"/>
      <w:contextualSpacing/>
    </w:pPr>
  </w:style>
  <w:style w:type="paragraph" w:styleId="List2">
    <w:name w:val="List 2"/>
    <w:basedOn w:val="Normal"/>
    <w:uiPriority w:val="99"/>
    <w:semiHidden/>
    <w:unhideWhenUsed/>
    <w:rsid w:val="00520825"/>
    <w:pPr>
      <w:ind w:left="720" w:firstLine="0"/>
      <w:contextualSpacing/>
    </w:pPr>
  </w:style>
  <w:style w:type="paragraph" w:styleId="List3">
    <w:name w:val="List 3"/>
    <w:basedOn w:val="Normal"/>
    <w:uiPriority w:val="99"/>
    <w:semiHidden/>
    <w:unhideWhenUsed/>
    <w:rsid w:val="00520825"/>
    <w:pPr>
      <w:ind w:left="1080" w:firstLine="0"/>
      <w:contextualSpacing/>
    </w:pPr>
  </w:style>
  <w:style w:type="paragraph" w:styleId="List4">
    <w:name w:val="List 4"/>
    <w:basedOn w:val="Normal"/>
    <w:uiPriority w:val="99"/>
    <w:semiHidden/>
    <w:unhideWhenUsed/>
    <w:rsid w:val="00520825"/>
    <w:pPr>
      <w:ind w:left="1440" w:firstLine="0"/>
      <w:contextualSpacing/>
    </w:pPr>
  </w:style>
  <w:style w:type="paragraph" w:styleId="List5">
    <w:name w:val="List 5"/>
    <w:basedOn w:val="Normal"/>
    <w:uiPriority w:val="99"/>
    <w:semiHidden/>
    <w:unhideWhenUsed/>
    <w:rsid w:val="00520825"/>
    <w:pPr>
      <w:ind w:left="1800" w:firstLine="0"/>
      <w:contextualSpacing/>
    </w:pPr>
  </w:style>
  <w:style w:type="paragraph" w:styleId="ListBullet">
    <w:name w:val="List Bullet"/>
    <w:basedOn w:val="Normal"/>
    <w:uiPriority w:val="99"/>
    <w:semiHidden/>
    <w:unhideWhenUsed/>
    <w:rsid w:val="00520825"/>
    <w:pPr>
      <w:numPr>
        <w:numId w:val="1"/>
      </w:numPr>
      <w:ind w:firstLine="0"/>
      <w:contextualSpacing/>
    </w:pPr>
  </w:style>
  <w:style w:type="paragraph" w:styleId="ListBullet2">
    <w:name w:val="List Bullet 2"/>
    <w:basedOn w:val="Normal"/>
    <w:uiPriority w:val="99"/>
    <w:semiHidden/>
    <w:unhideWhenUsed/>
    <w:rsid w:val="00520825"/>
    <w:pPr>
      <w:numPr>
        <w:numId w:val="2"/>
      </w:numPr>
      <w:ind w:firstLine="0"/>
      <w:contextualSpacing/>
    </w:pPr>
  </w:style>
  <w:style w:type="paragraph" w:styleId="ListBullet3">
    <w:name w:val="List Bullet 3"/>
    <w:basedOn w:val="Normal"/>
    <w:uiPriority w:val="99"/>
    <w:semiHidden/>
    <w:unhideWhenUsed/>
    <w:rsid w:val="00520825"/>
    <w:pPr>
      <w:numPr>
        <w:numId w:val="3"/>
      </w:numPr>
      <w:ind w:firstLine="0"/>
      <w:contextualSpacing/>
    </w:pPr>
  </w:style>
  <w:style w:type="paragraph" w:styleId="ListBullet4">
    <w:name w:val="List Bullet 4"/>
    <w:basedOn w:val="Normal"/>
    <w:uiPriority w:val="99"/>
    <w:semiHidden/>
    <w:unhideWhenUsed/>
    <w:rsid w:val="00520825"/>
    <w:pPr>
      <w:numPr>
        <w:numId w:val="4"/>
      </w:numPr>
      <w:ind w:firstLine="0"/>
      <w:contextualSpacing/>
    </w:pPr>
  </w:style>
  <w:style w:type="paragraph" w:styleId="ListBullet5">
    <w:name w:val="List Bullet 5"/>
    <w:basedOn w:val="Normal"/>
    <w:uiPriority w:val="99"/>
    <w:semiHidden/>
    <w:unhideWhenUsed/>
    <w:rsid w:val="00520825"/>
    <w:pPr>
      <w:numPr>
        <w:numId w:val="5"/>
      </w:numPr>
      <w:ind w:firstLine="0"/>
      <w:contextualSpacing/>
    </w:pPr>
  </w:style>
  <w:style w:type="paragraph" w:styleId="ListContinue">
    <w:name w:val="List Continue"/>
    <w:basedOn w:val="Normal"/>
    <w:uiPriority w:val="99"/>
    <w:semiHidden/>
    <w:unhideWhenUsed/>
    <w:rsid w:val="00520825"/>
    <w:pPr>
      <w:spacing w:after="120"/>
      <w:ind w:left="360" w:firstLine="0"/>
      <w:contextualSpacing/>
    </w:pPr>
  </w:style>
  <w:style w:type="paragraph" w:styleId="ListContinue2">
    <w:name w:val="List Continue 2"/>
    <w:basedOn w:val="Normal"/>
    <w:uiPriority w:val="99"/>
    <w:semiHidden/>
    <w:unhideWhenUsed/>
    <w:rsid w:val="00520825"/>
    <w:pPr>
      <w:spacing w:after="120"/>
      <w:ind w:left="720" w:firstLine="0"/>
      <w:contextualSpacing/>
    </w:pPr>
  </w:style>
  <w:style w:type="paragraph" w:styleId="ListContinue3">
    <w:name w:val="List Continue 3"/>
    <w:basedOn w:val="Normal"/>
    <w:uiPriority w:val="99"/>
    <w:semiHidden/>
    <w:unhideWhenUsed/>
    <w:rsid w:val="00520825"/>
    <w:pPr>
      <w:spacing w:after="120"/>
      <w:ind w:left="1080" w:firstLine="0"/>
      <w:contextualSpacing/>
    </w:pPr>
  </w:style>
  <w:style w:type="paragraph" w:styleId="ListContinue4">
    <w:name w:val="List Continue 4"/>
    <w:basedOn w:val="Normal"/>
    <w:uiPriority w:val="99"/>
    <w:semiHidden/>
    <w:unhideWhenUsed/>
    <w:rsid w:val="00520825"/>
    <w:pPr>
      <w:spacing w:after="120"/>
      <w:ind w:left="1440" w:firstLine="0"/>
      <w:contextualSpacing/>
    </w:pPr>
  </w:style>
  <w:style w:type="paragraph" w:styleId="ListContinue5">
    <w:name w:val="List Continue 5"/>
    <w:basedOn w:val="Normal"/>
    <w:uiPriority w:val="99"/>
    <w:semiHidden/>
    <w:unhideWhenUsed/>
    <w:rsid w:val="00520825"/>
    <w:pPr>
      <w:spacing w:after="120"/>
      <w:ind w:left="1800" w:firstLine="0"/>
      <w:contextualSpacing/>
    </w:pPr>
  </w:style>
  <w:style w:type="paragraph" w:styleId="ListNumber">
    <w:name w:val="List Number"/>
    <w:basedOn w:val="Normal"/>
    <w:uiPriority w:val="99"/>
    <w:semiHidden/>
    <w:unhideWhenUsed/>
    <w:rsid w:val="00520825"/>
    <w:pPr>
      <w:numPr>
        <w:numId w:val="6"/>
      </w:numPr>
      <w:ind w:firstLine="0"/>
      <w:contextualSpacing/>
    </w:pPr>
  </w:style>
  <w:style w:type="paragraph" w:styleId="ListNumber2">
    <w:name w:val="List Number 2"/>
    <w:basedOn w:val="Normal"/>
    <w:uiPriority w:val="99"/>
    <w:semiHidden/>
    <w:unhideWhenUsed/>
    <w:rsid w:val="00520825"/>
    <w:pPr>
      <w:numPr>
        <w:numId w:val="7"/>
      </w:numPr>
      <w:ind w:firstLine="0"/>
      <w:contextualSpacing/>
    </w:pPr>
  </w:style>
  <w:style w:type="paragraph" w:styleId="ListNumber3">
    <w:name w:val="List Number 3"/>
    <w:basedOn w:val="Normal"/>
    <w:uiPriority w:val="99"/>
    <w:semiHidden/>
    <w:unhideWhenUsed/>
    <w:rsid w:val="00520825"/>
    <w:pPr>
      <w:numPr>
        <w:numId w:val="8"/>
      </w:numPr>
      <w:ind w:firstLine="0"/>
      <w:contextualSpacing/>
    </w:pPr>
  </w:style>
  <w:style w:type="paragraph" w:styleId="ListNumber4">
    <w:name w:val="List Number 4"/>
    <w:basedOn w:val="Normal"/>
    <w:uiPriority w:val="99"/>
    <w:semiHidden/>
    <w:unhideWhenUsed/>
    <w:rsid w:val="00520825"/>
    <w:pPr>
      <w:numPr>
        <w:numId w:val="9"/>
      </w:numPr>
      <w:ind w:firstLine="0"/>
      <w:contextualSpacing/>
    </w:pPr>
  </w:style>
  <w:style w:type="paragraph" w:styleId="ListNumber5">
    <w:name w:val="List Number 5"/>
    <w:basedOn w:val="Normal"/>
    <w:uiPriority w:val="99"/>
    <w:semiHidden/>
    <w:unhideWhenUsed/>
    <w:rsid w:val="00520825"/>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520825"/>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20825"/>
    <w:rPr>
      <w:rFonts w:asciiTheme="majorHAnsi" w:eastAsiaTheme="majorEastAsia" w:hAnsiTheme="majorHAnsi" w:cstheme="majorBidi"/>
      <w:shd w:val="pct20" w:color="auto" w:fill="auto"/>
    </w:rPr>
  </w:style>
  <w:style w:type="paragraph" w:styleId="NoSpacing">
    <w:name w:val="No Spacing"/>
    <w:aliases w:val="No Indent"/>
    <w:uiPriority w:val="1"/>
    <w:qFormat/>
    <w:rsid w:val="00520825"/>
    <w:pPr>
      <w:ind w:firstLine="0"/>
    </w:pPr>
  </w:style>
  <w:style w:type="paragraph" w:styleId="NormalWeb">
    <w:name w:val="Normal (Web)"/>
    <w:basedOn w:val="Normal"/>
    <w:uiPriority w:val="99"/>
    <w:semiHidden/>
    <w:unhideWhenUsed/>
    <w:rsid w:val="00520825"/>
    <w:pPr>
      <w:ind w:firstLine="0"/>
    </w:pPr>
    <w:rPr>
      <w:rFonts w:ascii="Times New Roman" w:hAnsi="Times New Roman" w:cs="Times New Roman"/>
    </w:rPr>
  </w:style>
  <w:style w:type="paragraph" w:styleId="NormalIndent">
    <w:name w:val="Normal Indent"/>
    <w:basedOn w:val="Normal"/>
    <w:uiPriority w:val="99"/>
    <w:semiHidden/>
    <w:unhideWhenUsed/>
    <w:rsid w:val="00520825"/>
    <w:pPr>
      <w:ind w:left="720" w:firstLine="0"/>
    </w:pPr>
  </w:style>
  <w:style w:type="paragraph" w:styleId="NoteHeading">
    <w:name w:val="Note Heading"/>
    <w:basedOn w:val="Normal"/>
    <w:next w:val="Normal"/>
    <w:link w:val="NoteHeadingChar"/>
    <w:uiPriority w:val="99"/>
    <w:semiHidden/>
    <w:unhideWhenUsed/>
    <w:rsid w:val="00520825"/>
    <w:pPr>
      <w:spacing w:line="240" w:lineRule="auto"/>
      <w:ind w:firstLine="0"/>
    </w:pPr>
  </w:style>
  <w:style w:type="character" w:customStyle="1" w:styleId="NoteHeadingChar">
    <w:name w:val="Note Heading Char"/>
    <w:basedOn w:val="DefaultParagraphFont"/>
    <w:link w:val="NoteHeading"/>
    <w:uiPriority w:val="99"/>
    <w:semiHidden/>
    <w:rsid w:val="00520825"/>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520825"/>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520825"/>
    <w:pPr>
      <w:ind w:firstLine="0"/>
    </w:pPr>
  </w:style>
  <w:style w:type="character" w:customStyle="1" w:styleId="SalutationChar">
    <w:name w:val="Salutation Char"/>
    <w:basedOn w:val="DefaultParagraphFont"/>
    <w:link w:val="Salutation"/>
    <w:uiPriority w:val="99"/>
    <w:semiHidden/>
    <w:rsid w:val="00520825"/>
  </w:style>
  <w:style w:type="paragraph" w:styleId="Signature">
    <w:name w:val="Signature"/>
    <w:basedOn w:val="Normal"/>
    <w:link w:val="SignatureChar"/>
    <w:uiPriority w:val="99"/>
    <w:semiHidden/>
    <w:unhideWhenUsed/>
    <w:rsid w:val="00520825"/>
    <w:pPr>
      <w:spacing w:line="240" w:lineRule="auto"/>
      <w:ind w:left="4320" w:firstLine="0"/>
    </w:pPr>
  </w:style>
  <w:style w:type="character" w:customStyle="1" w:styleId="SignatureChar">
    <w:name w:val="Signature Char"/>
    <w:basedOn w:val="DefaultParagraphFont"/>
    <w:link w:val="Signature"/>
    <w:uiPriority w:val="99"/>
    <w:semiHidden/>
    <w:rsid w:val="00520825"/>
  </w:style>
  <w:style w:type="paragraph" w:styleId="TableofAuthorities">
    <w:name w:val="table of authorities"/>
    <w:basedOn w:val="Normal"/>
    <w:next w:val="Normal"/>
    <w:uiPriority w:val="99"/>
    <w:semiHidden/>
    <w:unhideWhenUsed/>
    <w:rsid w:val="00520825"/>
    <w:pPr>
      <w:ind w:left="240" w:firstLine="0"/>
    </w:pPr>
  </w:style>
  <w:style w:type="paragraph" w:styleId="TableofFigures">
    <w:name w:val="table of figures"/>
    <w:basedOn w:val="Normal"/>
    <w:next w:val="Normal"/>
    <w:uiPriority w:val="99"/>
    <w:semiHidden/>
    <w:unhideWhenUsed/>
    <w:rsid w:val="00520825"/>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520825"/>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520825"/>
    <w:pPr>
      <w:spacing w:after="100"/>
      <w:ind w:firstLine="0"/>
    </w:pPr>
  </w:style>
  <w:style w:type="paragraph" w:styleId="TOC2">
    <w:name w:val="toc 2"/>
    <w:basedOn w:val="Normal"/>
    <w:next w:val="Normal"/>
    <w:autoRedefine/>
    <w:uiPriority w:val="39"/>
    <w:semiHidden/>
    <w:unhideWhenUsed/>
    <w:rsid w:val="00520825"/>
    <w:pPr>
      <w:spacing w:after="100"/>
      <w:ind w:left="240" w:firstLine="0"/>
    </w:pPr>
  </w:style>
  <w:style w:type="paragraph" w:styleId="TOC3">
    <w:name w:val="toc 3"/>
    <w:basedOn w:val="Normal"/>
    <w:next w:val="Normal"/>
    <w:autoRedefine/>
    <w:uiPriority w:val="39"/>
    <w:semiHidden/>
    <w:unhideWhenUsed/>
    <w:rsid w:val="00520825"/>
    <w:pPr>
      <w:spacing w:after="100"/>
      <w:ind w:left="480" w:firstLine="0"/>
    </w:pPr>
  </w:style>
  <w:style w:type="paragraph" w:styleId="TOC4">
    <w:name w:val="toc 4"/>
    <w:basedOn w:val="Normal"/>
    <w:next w:val="Normal"/>
    <w:autoRedefine/>
    <w:uiPriority w:val="39"/>
    <w:semiHidden/>
    <w:unhideWhenUsed/>
    <w:rsid w:val="00520825"/>
    <w:pPr>
      <w:spacing w:after="100"/>
      <w:ind w:left="720" w:firstLine="0"/>
    </w:pPr>
  </w:style>
  <w:style w:type="paragraph" w:styleId="TOC5">
    <w:name w:val="toc 5"/>
    <w:basedOn w:val="Normal"/>
    <w:next w:val="Normal"/>
    <w:autoRedefine/>
    <w:uiPriority w:val="39"/>
    <w:semiHidden/>
    <w:unhideWhenUsed/>
    <w:rsid w:val="00520825"/>
    <w:pPr>
      <w:spacing w:after="100"/>
      <w:ind w:left="960" w:firstLine="0"/>
    </w:pPr>
  </w:style>
  <w:style w:type="paragraph" w:styleId="TOC6">
    <w:name w:val="toc 6"/>
    <w:basedOn w:val="Normal"/>
    <w:next w:val="Normal"/>
    <w:autoRedefine/>
    <w:uiPriority w:val="39"/>
    <w:semiHidden/>
    <w:unhideWhenUsed/>
    <w:rsid w:val="00520825"/>
    <w:pPr>
      <w:spacing w:after="100"/>
      <w:ind w:left="1200" w:firstLine="0"/>
    </w:pPr>
  </w:style>
  <w:style w:type="paragraph" w:styleId="TOC7">
    <w:name w:val="toc 7"/>
    <w:basedOn w:val="Normal"/>
    <w:next w:val="Normal"/>
    <w:autoRedefine/>
    <w:uiPriority w:val="39"/>
    <w:semiHidden/>
    <w:unhideWhenUsed/>
    <w:rsid w:val="00520825"/>
    <w:pPr>
      <w:spacing w:after="100"/>
      <w:ind w:left="1440" w:firstLine="0"/>
    </w:pPr>
  </w:style>
  <w:style w:type="paragraph" w:styleId="TOC8">
    <w:name w:val="toc 8"/>
    <w:basedOn w:val="Normal"/>
    <w:next w:val="Normal"/>
    <w:autoRedefine/>
    <w:uiPriority w:val="39"/>
    <w:semiHidden/>
    <w:unhideWhenUsed/>
    <w:rsid w:val="00520825"/>
    <w:pPr>
      <w:spacing w:after="100"/>
      <w:ind w:left="1680" w:firstLine="0"/>
    </w:pPr>
  </w:style>
  <w:style w:type="paragraph" w:styleId="TOC9">
    <w:name w:val="toc 9"/>
    <w:basedOn w:val="Normal"/>
    <w:next w:val="Normal"/>
    <w:autoRedefine/>
    <w:uiPriority w:val="39"/>
    <w:semiHidden/>
    <w:unhideWhenUsed/>
    <w:rsid w:val="00520825"/>
    <w:pPr>
      <w:spacing w:after="100"/>
      <w:ind w:left="1920" w:firstLine="0"/>
    </w:pPr>
  </w:style>
  <w:style w:type="paragraph" w:styleId="TOCHeading">
    <w:name w:val="TOC Heading"/>
    <w:basedOn w:val="Heading1"/>
    <w:next w:val="Normal"/>
    <w:uiPriority w:val="39"/>
    <w:semiHidden/>
    <w:unhideWhenUsed/>
    <w:qFormat/>
    <w:rsid w:val="00520825"/>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sid w:val="00520825"/>
    <w:rPr>
      <w:i/>
      <w:iCs/>
    </w:rPr>
  </w:style>
  <w:style w:type="table" w:styleId="TableGrid">
    <w:name w:val="Table Grid"/>
    <w:basedOn w:val="TableNormal"/>
    <w:uiPriority w:val="39"/>
    <w:rsid w:val="0052082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520825"/>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520825"/>
    <w:pPr>
      <w:spacing w:before="240"/>
    </w:pPr>
  </w:style>
  <w:style w:type="paragraph" w:customStyle="1" w:styleId="TableNote">
    <w:name w:val="Table Note"/>
    <w:basedOn w:val="Normal"/>
    <w:uiPriority w:val="6"/>
    <w:qFormat/>
    <w:rsid w:val="00520825"/>
    <w:pPr>
      <w:numPr>
        <w:numId w:val="11"/>
      </w:numPr>
    </w:pPr>
  </w:style>
  <w:style w:type="paragraph" w:customStyle="1" w:styleId="SectionTitle">
    <w:name w:val="Section Title"/>
    <w:basedOn w:val="Normal"/>
    <w:next w:val="Normal"/>
    <w:uiPriority w:val="7"/>
    <w:qFormat/>
    <w:rsid w:val="00520825"/>
    <w:pPr>
      <w:pageBreakBefore/>
      <w:ind w:firstLine="0"/>
      <w:jc w:val="center"/>
      <w:outlineLvl w:val="0"/>
    </w:pPr>
  </w:style>
  <w:style w:type="numbering" w:customStyle="1" w:styleId="MLAOutline">
    <w:name w:val="MLA Outline"/>
    <w:uiPriority w:val="99"/>
    <w:rsid w:val="00520825"/>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customStyle="1" w:styleId="documentpreview">
    <w:name w:val="document__preview"/>
    <w:basedOn w:val="DefaultParagraphFont"/>
    <w:rsid w:val="00C60C5A"/>
  </w:style>
  <w:style w:type="character" w:styleId="Hyperlink">
    <w:name w:val="Hyperlink"/>
    <w:basedOn w:val="DefaultParagraphFont"/>
    <w:uiPriority w:val="99"/>
    <w:unhideWhenUsed/>
    <w:rsid w:val="00C60C5A"/>
    <w:rPr>
      <w:color w:val="0000FF"/>
      <w:u w:val="single"/>
    </w:rPr>
  </w:style>
  <w:style w:type="paragraph" w:customStyle="1" w:styleId="Default">
    <w:name w:val="Default"/>
    <w:rsid w:val="00C74FAD"/>
    <w:pPr>
      <w:autoSpaceDE w:val="0"/>
      <w:autoSpaceDN w:val="0"/>
      <w:adjustRightInd w:val="0"/>
      <w:spacing w:line="240" w:lineRule="auto"/>
      <w:ind w:firstLine="0"/>
    </w:pPr>
    <w:rPr>
      <w:rFonts w:ascii="Times New Roman" w:hAnsi="Times New Roman" w:cs="Times New Roman"/>
      <w:color w:val="000000"/>
    </w:rPr>
  </w:style>
  <w:style w:type="character" w:styleId="Strong">
    <w:name w:val="Strong"/>
    <w:basedOn w:val="DefaultParagraphFont"/>
    <w:uiPriority w:val="22"/>
    <w:qFormat/>
    <w:rsid w:val="00905674"/>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55230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55230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55230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552301">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552301">
          <w:pPr>
            <w:pStyle w:val="84840EE0329540E5A389FAD143582B30"/>
          </w:pPr>
          <w:r>
            <w:t>Works Cited</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006BD9"/>
    <w:rsid w:val="00006BD9"/>
    <w:rsid w:val="000166A4"/>
    <w:rsid w:val="00060FEC"/>
    <w:rsid w:val="00552301"/>
    <w:rsid w:val="008E4DCD"/>
    <w:rsid w:val="00A25E4D"/>
    <w:rsid w:val="00BA36DA"/>
    <w:rsid w:val="00C50749"/>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F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060FEC"/>
  </w:style>
  <w:style w:type="paragraph" w:customStyle="1" w:styleId="DE6BE46DEE37441CAD65BAEC4F74BF9B">
    <w:name w:val="DE6BE46DEE37441CAD65BAEC4F74BF9B"/>
    <w:rsid w:val="00060FEC"/>
  </w:style>
  <w:style w:type="paragraph" w:customStyle="1" w:styleId="16057CA204D7459A80674E6CC7F2B98F">
    <w:name w:val="16057CA204D7459A80674E6CC7F2B98F"/>
    <w:rsid w:val="00060FEC"/>
  </w:style>
  <w:style w:type="paragraph" w:customStyle="1" w:styleId="2EB449EEE1B24578B2F5D2D1AF42B15F">
    <w:name w:val="2EB449EEE1B24578B2F5D2D1AF42B15F"/>
    <w:rsid w:val="00060FEC"/>
  </w:style>
  <w:style w:type="paragraph" w:customStyle="1" w:styleId="5540D46721E74F1F87F3EF7B04FEBA42">
    <w:name w:val="5540D46721E74F1F87F3EF7B04FEBA42"/>
    <w:rsid w:val="00060FEC"/>
  </w:style>
  <w:style w:type="paragraph" w:customStyle="1" w:styleId="77DB4CF9A5B74296853827B521A7D7AA">
    <w:name w:val="77DB4CF9A5B74296853827B521A7D7AA"/>
    <w:rsid w:val="00060FEC"/>
  </w:style>
  <w:style w:type="character" w:styleId="Emphasis">
    <w:name w:val="Emphasis"/>
    <w:basedOn w:val="DefaultParagraphFont"/>
    <w:uiPriority w:val="8"/>
    <w:qFormat/>
    <w:rsid w:val="00060FEC"/>
    <w:rPr>
      <w:i/>
      <w:iCs/>
    </w:rPr>
  </w:style>
  <w:style w:type="paragraph" w:customStyle="1" w:styleId="887BF195B7DF465AA17C76D5296A8CBF">
    <w:name w:val="887BF195B7DF465AA17C76D5296A8CBF"/>
    <w:rsid w:val="00060FEC"/>
  </w:style>
  <w:style w:type="paragraph" w:customStyle="1" w:styleId="737B7A872A0B46F1B13CA6B325EB4D19">
    <w:name w:val="737B7A872A0B46F1B13CA6B325EB4D19"/>
    <w:rsid w:val="00060FEC"/>
  </w:style>
  <w:style w:type="paragraph" w:customStyle="1" w:styleId="62A6F31A785440ECB96ADC5981FF4752">
    <w:name w:val="62A6F31A785440ECB96ADC5981FF4752"/>
    <w:rsid w:val="00060FEC"/>
  </w:style>
  <w:style w:type="paragraph" w:customStyle="1" w:styleId="D9C19BC654FA4AD79BD77F0853626B0F">
    <w:name w:val="D9C19BC654FA4AD79BD77F0853626B0F"/>
    <w:rsid w:val="00060FEC"/>
  </w:style>
  <w:style w:type="paragraph" w:customStyle="1" w:styleId="330B3D3522064DE6AAC807094C60602E">
    <w:name w:val="330B3D3522064DE6AAC807094C60602E"/>
    <w:rsid w:val="00060FEC"/>
  </w:style>
  <w:style w:type="paragraph" w:customStyle="1" w:styleId="F18C40EBF0714E5FA394C689C807489F">
    <w:name w:val="F18C40EBF0714E5FA394C689C807489F"/>
    <w:rsid w:val="00060FEC"/>
  </w:style>
  <w:style w:type="paragraph" w:customStyle="1" w:styleId="4105F2F2873C4702B50AFE8D5C532CAF">
    <w:name w:val="4105F2F2873C4702B50AFE8D5C532CAF"/>
    <w:rsid w:val="00060FEC"/>
  </w:style>
  <w:style w:type="paragraph" w:customStyle="1" w:styleId="C4049ED94391408D841E5BEEA7B1EE2D">
    <w:name w:val="C4049ED94391408D841E5BEEA7B1EE2D"/>
    <w:rsid w:val="00060FEC"/>
  </w:style>
  <w:style w:type="paragraph" w:customStyle="1" w:styleId="3016D6814D474893A7429AA139D5D8E9">
    <w:name w:val="3016D6814D474893A7429AA139D5D8E9"/>
    <w:rsid w:val="00060FEC"/>
  </w:style>
  <w:style w:type="paragraph" w:customStyle="1" w:styleId="151C6504EC854B0DB71549A5B7A3B09A">
    <w:name w:val="151C6504EC854B0DB71549A5B7A3B09A"/>
    <w:rsid w:val="00060FEC"/>
  </w:style>
  <w:style w:type="paragraph" w:customStyle="1" w:styleId="73C9E8CF9D0B45BCA85EDF1F5721BD85">
    <w:name w:val="73C9E8CF9D0B45BCA85EDF1F5721BD85"/>
    <w:rsid w:val="00060FEC"/>
  </w:style>
  <w:style w:type="paragraph" w:customStyle="1" w:styleId="F3AFB141F2AA4232864A741E2E709FA4">
    <w:name w:val="F3AFB141F2AA4232864A741E2E709FA4"/>
    <w:rsid w:val="00060FEC"/>
  </w:style>
  <w:style w:type="paragraph" w:customStyle="1" w:styleId="B1037EFF526E4A3DBAAFA20A8B664FB6">
    <w:name w:val="B1037EFF526E4A3DBAAFA20A8B664FB6"/>
    <w:rsid w:val="00060FEC"/>
  </w:style>
  <w:style w:type="paragraph" w:customStyle="1" w:styleId="9C6FB8FCB72740F59F2990289E6EFBA4">
    <w:name w:val="9C6FB8FCB72740F59F2990289E6EFBA4"/>
    <w:rsid w:val="00060FEC"/>
  </w:style>
  <w:style w:type="paragraph" w:customStyle="1" w:styleId="41A0A13182FE4B20BCF46396C1EFBA50">
    <w:name w:val="41A0A13182FE4B20BCF46396C1EFBA50"/>
    <w:rsid w:val="00060FEC"/>
  </w:style>
  <w:style w:type="paragraph" w:customStyle="1" w:styleId="38DDC385D6A24EDC92D87FE077CA9250">
    <w:name w:val="38DDC385D6A24EDC92D87FE077CA9250"/>
    <w:rsid w:val="00060FEC"/>
  </w:style>
  <w:style w:type="paragraph" w:customStyle="1" w:styleId="A4466F43627443DCB12791D59844A259">
    <w:name w:val="A4466F43627443DCB12791D59844A259"/>
    <w:rsid w:val="00060FEC"/>
  </w:style>
  <w:style w:type="paragraph" w:customStyle="1" w:styleId="9CD246CD739B4CAA8B8208A93B154BF2">
    <w:name w:val="9CD246CD739B4CAA8B8208A93B154BF2"/>
    <w:rsid w:val="00060FEC"/>
  </w:style>
  <w:style w:type="paragraph" w:customStyle="1" w:styleId="B04735D23FD4479AA4383BE2FB148CCF">
    <w:name w:val="B04735D23FD4479AA4383BE2FB148CCF"/>
    <w:rsid w:val="00060FEC"/>
  </w:style>
  <w:style w:type="paragraph" w:customStyle="1" w:styleId="B577A41740F24C18883261402A39854A">
    <w:name w:val="B577A41740F24C18883261402A39854A"/>
    <w:rsid w:val="00060FEC"/>
  </w:style>
  <w:style w:type="paragraph" w:customStyle="1" w:styleId="90D1CBBF6D9946FFBD3B68091006D003">
    <w:name w:val="90D1CBBF6D9946FFBD3B68091006D003"/>
    <w:rsid w:val="00060FEC"/>
  </w:style>
  <w:style w:type="paragraph" w:customStyle="1" w:styleId="740905EC191C4FBCA39D651D57BD9BC8">
    <w:name w:val="740905EC191C4FBCA39D651D57BD9BC8"/>
    <w:rsid w:val="00060FEC"/>
  </w:style>
  <w:style w:type="paragraph" w:customStyle="1" w:styleId="D6198BD0E4A84028BE1FBC152EF96943">
    <w:name w:val="D6198BD0E4A84028BE1FBC152EF96943"/>
    <w:rsid w:val="00060FEC"/>
  </w:style>
  <w:style w:type="paragraph" w:customStyle="1" w:styleId="36AD994D7BED4464BC10FE24FDBC09B7">
    <w:name w:val="36AD994D7BED4464BC10FE24FDBC09B7"/>
    <w:rsid w:val="00060FEC"/>
  </w:style>
  <w:style w:type="paragraph" w:customStyle="1" w:styleId="84840EE0329540E5A389FAD143582B30">
    <w:name w:val="84840EE0329540E5A389FAD143582B30"/>
    <w:rsid w:val="00060FEC"/>
  </w:style>
  <w:style w:type="paragraph" w:customStyle="1" w:styleId="0FD153BAB4004EF99B4725C6EB88337D">
    <w:name w:val="0FD153BAB4004EF99B4725C6EB88337D"/>
    <w:rsid w:val="00060FEC"/>
  </w:style>
  <w:style w:type="paragraph" w:customStyle="1" w:styleId="A4C41BAAB1F740A7B90E102C98027AC8">
    <w:name w:val="A4C41BAAB1F740A7B90E102C98027AC8"/>
    <w:rsid w:val="00060FEC"/>
  </w:style>
  <w:style w:type="paragraph" w:customStyle="1" w:styleId="55179E73227245709BEC038E091188BB">
    <w:name w:val="55179E73227245709BEC038E091188BB"/>
    <w:rsid w:val="00060FEC"/>
  </w:style>
  <w:style w:type="paragraph" w:customStyle="1" w:styleId="F16FF4CF2D61443CB2AF5C7703A7CDC0">
    <w:name w:val="F16FF4CF2D61443CB2AF5C7703A7CDC0"/>
    <w:rsid w:val="00060FEC"/>
  </w:style>
  <w:style w:type="paragraph" w:customStyle="1" w:styleId="248F3D34A9FD41CF8791218BD66391B1">
    <w:name w:val="248F3D34A9FD41CF8791218BD66391B1"/>
    <w:rsid w:val="00060FEC"/>
  </w:style>
  <w:style w:type="paragraph" w:customStyle="1" w:styleId="239B5C998B714D0F9C9AAB3804A160C0">
    <w:name w:val="239B5C998B714D0F9C9AAB3804A160C0"/>
    <w:rsid w:val="00060FEC"/>
  </w:style>
  <w:style w:type="paragraph" w:customStyle="1" w:styleId="89B8971D8A054BD190E98545CC523EF4">
    <w:name w:val="89B8971D8A054BD190E98545CC523EF4"/>
    <w:rsid w:val="00060FEC"/>
  </w:style>
  <w:style w:type="paragraph" w:customStyle="1" w:styleId="457FE0792BC84BC9970DE2B4F9052F53">
    <w:name w:val="457FE0792BC84BC9970DE2B4F9052F53"/>
    <w:rsid w:val="00060FEC"/>
  </w:style>
  <w:style w:type="paragraph" w:customStyle="1" w:styleId="AD311FAA0BC848B08312ACFCCCA0B68E">
    <w:name w:val="AD311FAA0BC848B08312ACFCCCA0B68E"/>
    <w:rsid w:val="00060FEC"/>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203</Words>
  <Characters>18262</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3T11:45:00Z</dcterms:created>
  <dcterms:modified xsi:type="dcterms:W3CDTF">2019-07-0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U1DkXC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